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38" w:type="dxa"/>
        <w:tblLayout w:type="fixed"/>
        <w:tblCellMar>
          <w:left w:w="70" w:type="dxa"/>
          <w:right w:w="70" w:type="dxa"/>
        </w:tblCellMar>
        <w:tblLook w:val="01E0"/>
      </w:tblPr>
      <w:tblGrid>
        <w:gridCol w:w="7365"/>
        <w:gridCol w:w="1638"/>
      </w:tblGrid>
      <w:tr w:rsidR="00F2142D" w:rsidRPr="00E05D93" w:rsidTr="0094134C">
        <w:tc>
          <w:tcPr>
            <w:tcW w:w="7365" w:type="dxa"/>
            <w:vAlign w:val="center"/>
          </w:tcPr>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rsidR="00F2142D" w:rsidRPr="00E05D93" w:rsidRDefault="00F2142D" w:rsidP="006F6FF8">
            <w:pPr>
              <w:spacing w:line="240" w:lineRule="auto"/>
              <w:jc w:val="right"/>
              <w:rPr>
                <w:color w:val="000000" w:themeColor="text1"/>
              </w:rPr>
            </w:pPr>
            <w:r w:rsidRPr="00E05D93">
              <w:rPr>
                <w:noProof/>
                <w:color w:val="000000" w:themeColor="text1"/>
                <w:lang w:val="en-US" w:eastAsia="en-US"/>
              </w:rPr>
              <w:drawing>
                <wp:anchor distT="0" distB="0" distL="114300" distR="114300" simplePos="0" relativeHeight="251653632" behindDoc="0" locked="0" layoutInCell="1" allowOverlap="1">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82930" cy="1135380"/>
                          </a:xfrm>
                          <a:prstGeom prst="rect">
                            <a:avLst/>
                          </a:prstGeom>
                          <a:noFill/>
                          <a:ln>
                            <a:noFill/>
                          </a:ln>
                        </pic:spPr>
                      </pic:pic>
                    </a:graphicData>
                  </a:graphic>
                </wp:anchor>
              </w:drawing>
            </w:r>
          </w:p>
        </w:tc>
      </w:tr>
    </w:tbl>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rsidR="00F2142D" w:rsidRPr="00E05D93" w:rsidRDefault="00F2142D" w:rsidP="006F6FF8">
      <w:pPr>
        <w:spacing w:line="240" w:lineRule="auto"/>
        <w:rPr>
          <w:caps/>
          <w:color w:val="000000" w:themeColor="text1"/>
          <w:szCs w:val="44"/>
        </w:rPr>
      </w:pPr>
    </w:p>
    <w:p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tblPr>
      <w:tblGrid>
        <w:gridCol w:w="2376"/>
        <w:gridCol w:w="1938"/>
        <w:gridCol w:w="472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rnök informatikus BSc. szak, 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after="0" w:line="240" w:lineRule="auto"/>
              <w:ind w:firstLine="0"/>
              <w:rPr>
                <w:b/>
                <w:color w:val="000000" w:themeColor="text1"/>
                <w:sz w:val="28"/>
              </w:rPr>
            </w:pPr>
            <w:r w:rsidRPr="00E05D93">
              <w:rPr>
                <w:b/>
                <w:color w:val="000000" w:themeColor="text1"/>
                <w:sz w:val="28"/>
              </w:rPr>
              <w:t>Simándi Gergely</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BSc. szak, </w:t>
            </w:r>
            <w:r w:rsidR="003B2587">
              <w:rPr>
                <w:color w:val="000000" w:themeColor="text1"/>
                <w:sz w:val="28"/>
              </w:rPr>
              <w:t>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before="120" w:after="0" w:line="240" w:lineRule="auto"/>
              <w:ind w:firstLine="0"/>
              <w:rPr>
                <w:b/>
                <w:color w:val="000000" w:themeColor="text1"/>
                <w:sz w:val="28"/>
              </w:rPr>
            </w:pP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rPr>
                <w:color w:val="000000" w:themeColor="text1"/>
                <w:sz w:val="28"/>
              </w:rPr>
            </w:pPr>
          </w:p>
        </w:tc>
      </w:tr>
    </w:tbl>
    <w:p w:rsidR="00F2142D" w:rsidRPr="00E05D93" w:rsidRDefault="00F2142D" w:rsidP="006F6FF8">
      <w:pPr>
        <w:spacing w:after="0" w:line="240" w:lineRule="auto"/>
        <w:ind w:firstLine="0"/>
        <w:rPr>
          <w:color w:val="000000" w:themeColor="text1"/>
        </w:rPr>
      </w:pPr>
    </w:p>
    <w:p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tblPr>
      <w:tblGrid>
        <w:gridCol w:w="2376"/>
        <w:gridCol w:w="1985"/>
        <w:gridCol w:w="439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Sergyán Szabolcs</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F2142D" w:rsidP="006F6FF8">
            <w:pPr>
              <w:spacing w:before="120" w:after="0" w:line="240" w:lineRule="auto"/>
              <w:ind w:firstLine="0"/>
              <w:rPr>
                <w:color w:val="000000" w:themeColor="text1"/>
                <w:sz w:val="28"/>
              </w:rPr>
            </w:pP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Vámossy Zoltán</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rsidR="00F2142D" w:rsidRPr="00E05D93" w:rsidRDefault="00F2142D" w:rsidP="00F2142D">
      <w:pPr>
        <w:rPr>
          <w:color w:val="000000" w:themeColor="text1"/>
        </w:rPr>
      </w:pPr>
    </w:p>
    <w:p w:rsidR="00F2142D" w:rsidRPr="00E05D93" w:rsidRDefault="00F2142D" w:rsidP="00F2142D">
      <w:pPr>
        <w:rPr>
          <w:color w:val="000000" w:themeColor="text1"/>
        </w:rPr>
      </w:pPr>
    </w:p>
    <w:p w:rsidR="00F2142D" w:rsidRPr="00E05D93" w:rsidRDefault="00F2142D" w:rsidP="00F2142D">
      <w:pPr>
        <w:spacing w:after="240"/>
        <w:rPr>
          <w:color w:val="000000" w:themeColor="text1"/>
        </w:rPr>
      </w:pPr>
      <w:r w:rsidRPr="00E05D93">
        <w:rPr>
          <w:color w:val="000000" w:themeColor="text1"/>
        </w:rPr>
        <w:br w:type="page"/>
      </w:r>
    </w:p>
    <w:bookmarkStart w:id="0" w:name="_Toc385409413" w:displacedByCustomXml="next"/>
    <w:sdt>
      <w:sdtPr>
        <w:rPr>
          <w:b w:val="0"/>
          <w:bCs w:val="0"/>
          <w:kern w:val="0"/>
          <w:sz w:val="24"/>
          <w:szCs w:val="24"/>
        </w:rPr>
        <w:id w:val="-2097089867"/>
        <w:docPartObj>
          <w:docPartGallery w:val="Table of Contents"/>
          <w:docPartUnique/>
        </w:docPartObj>
      </w:sdtPr>
      <w:sdtContent>
        <w:p w:rsidR="00AF24CC" w:rsidRPr="00062C7B" w:rsidRDefault="00AF24CC" w:rsidP="00C65D87">
          <w:pPr>
            <w:pStyle w:val="Cmsor1"/>
          </w:pPr>
          <w:r w:rsidRPr="00062C7B">
            <w:t>Tartalom</w:t>
          </w:r>
          <w:r w:rsidR="00C65D87" w:rsidRPr="00062C7B">
            <w:t>jegyzék</w:t>
          </w:r>
          <w:bookmarkEnd w:id="0"/>
        </w:p>
        <w:p w:rsidR="006B6C31" w:rsidRDefault="00037F5D">
          <w:pPr>
            <w:pStyle w:val="TJ1"/>
            <w:rPr>
              <w:rFonts w:asciiTheme="minorHAnsi" w:eastAsiaTheme="minorEastAsia" w:hAnsiTheme="minorHAnsi" w:cstheme="minorBidi"/>
              <w:noProof/>
              <w:sz w:val="22"/>
              <w:szCs w:val="22"/>
            </w:rPr>
          </w:pPr>
          <w:r w:rsidRPr="00037F5D">
            <w:fldChar w:fldCharType="begin"/>
          </w:r>
          <w:r w:rsidR="00AF24CC">
            <w:instrText xml:space="preserve"> TOC \o "1-3" \h \z \u </w:instrText>
          </w:r>
          <w:r w:rsidRPr="00037F5D">
            <w:fldChar w:fldCharType="separate"/>
          </w:r>
          <w:hyperlink w:anchor="_Toc385409413" w:history="1">
            <w:r w:rsidR="006B6C31" w:rsidRPr="00F358E5">
              <w:rPr>
                <w:rStyle w:val="Hiperhivatkozs"/>
                <w:noProof/>
              </w:rPr>
              <w:t>Tartalomjegyzék</w:t>
            </w:r>
            <w:r w:rsidR="006B6C31">
              <w:rPr>
                <w:noProof/>
                <w:webHidden/>
              </w:rPr>
              <w:tab/>
            </w:r>
            <w:r>
              <w:rPr>
                <w:noProof/>
                <w:webHidden/>
              </w:rPr>
              <w:fldChar w:fldCharType="begin"/>
            </w:r>
            <w:r w:rsidR="006B6C31">
              <w:rPr>
                <w:noProof/>
                <w:webHidden/>
              </w:rPr>
              <w:instrText xml:space="preserve"> PAGEREF _Toc385409413 \h </w:instrText>
            </w:r>
            <w:r>
              <w:rPr>
                <w:noProof/>
                <w:webHidden/>
              </w:rPr>
            </w:r>
            <w:r>
              <w:rPr>
                <w:noProof/>
                <w:webHidden/>
              </w:rPr>
              <w:fldChar w:fldCharType="separate"/>
            </w:r>
            <w:r w:rsidR="00791EF1">
              <w:rPr>
                <w:noProof/>
                <w:webHidden/>
              </w:rPr>
              <w:t>2</w:t>
            </w:r>
            <w:r>
              <w:rPr>
                <w:noProof/>
                <w:webHidden/>
              </w:rPr>
              <w:fldChar w:fldCharType="end"/>
            </w:r>
          </w:hyperlink>
        </w:p>
        <w:p w:rsidR="006B6C31" w:rsidRDefault="00037F5D">
          <w:pPr>
            <w:pStyle w:val="TJ1"/>
            <w:rPr>
              <w:rFonts w:asciiTheme="minorHAnsi" w:eastAsiaTheme="minorEastAsia" w:hAnsiTheme="minorHAnsi" w:cstheme="minorBidi"/>
              <w:noProof/>
              <w:sz w:val="22"/>
              <w:szCs w:val="22"/>
            </w:rPr>
          </w:pPr>
          <w:hyperlink w:anchor="_Toc385409414" w:history="1">
            <w:r w:rsidR="006B6C31" w:rsidRPr="00F358E5">
              <w:rPr>
                <w:rStyle w:val="Hiperhivatkozs"/>
                <w:noProof/>
              </w:rPr>
              <w:t>1. Rendszer célja</w:t>
            </w:r>
            <w:r w:rsidR="006B6C31">
              <w:rPr>
                <w:noProof/>
                <w:webHidden/>
              </w:rPr>
              <w:tab/>
            </w:r>
            <w:r>
              <w:rPr>
                <w:noProof/>
                <w:webHidden/>
              </w:rPr>
              <w:fldChar w:fldCharType="begin"/>
            </w:r>
            <w:r w:rsidR="006B6C31">
              <w:rPr>
                <w:noProof/>
                <w:webHidden/>
              </w:rPr>
              <w:instrText xml:space="preserve"> PAGEREF _Toc385409414 \h </w:instrText>
            </w:r>
            <w:r>
              <w:rPr>
                <w:noProof/>
                <w:webHidden/>
              </w:rPr>
            </w:r>
            <w:r>
              <w:rPr>
                <w:noProof/>
                <w:webHidden/>
              </w:rPr>
              <w:fldChar w:fldCharType="separate"/>
            </w:r>
            <w:r w:rsidR="00791EF1">
              <w:rPr>
                <w:noProof/>
                <w:webHidden/>
              </w:rPr>
              <w:t>4</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15" w:history="1">
            <w:r w:rsidR="006B6C31" w:rsidRPr="00F358E5">
              <w:rPr>
                <w:rStyle w:val="Hiperhivatkozs"/>
                <w:noProof/>
              </w:rPr>
              <w:t>1.1. Észlelők munkájának támogatása</w:t>
            </w:r>
            <w:r w:rsidR="006B6C31">
              <w:rPr>
                <w:noProof/>
                <w:webHidden/>
              </w:rPr>
              <w:tab/>
            </w:r>
            <w:r>
              <w:rPr>
                <w:noProof/>
                <w:webHidden/>
              </w:rPr>
              <w:fldChar w:fldCharType="begin"/>
            </w:r>
            <w:r w:rsidR="006B6C31">
              <w:rPr>
                <w:noProof/>
                <w:webHidden/>
              </w:rPr>
              <w:instrText xml:space="preserve"> PAGEREF _Toc385409415 \h </w:instrText>
            </w:r>
            <w:r>
              <w:rPr>
                <w:noProof/>
                <w:webHidden/>
              </w:rPr>
            </w:r>
            <w:r>
              <w:rPr>
                <w:noProof/>
                <w:webHidden/>
              </w:rPr>
              <w:fldChar w:fldCharType="separate"/>
            </w:r>
            <w:r w:rsidR="00791EF1">
              <w:rPr>
                <w:noProof/>
                <w:webHidden/>
              </w:rPr>
              <w:t>4</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16" w:history="1">
            <w:r w:rsidR="006B6C31" w:rsidRPr="00F358E5">
              <w:rPr>
                <w:rStyle w:val="Hiperhivatkozs"/>
                <w:noProof/>
              </w:rPr>
              <w:t>1.2. Működtetés kényszerfeltételek mellett</w:t>
            </w:r>
            <w:r w:rsidR="006B6C31">
              <w:rPr>
                <w:noProof/>
                <w:webHidden/>
              </w:rPr>
              <w:tab/>
            </w:r>
            <w:r>
              <w:rPr>
                <w:noProof/>
                <w:webHidden/>
              </w:rPr>
              <w:fldChar w:fldCharType="begin"/>
            </w:r>
            <w:r w:rsidR="006B6C31">
              <w:rPr>
                <w:noProof/>
                <w:webHidden/>
              </w:rPr>
              <w:instrText xml:space="preserve"> PAGEREF _Toc385409416 \h </w:instrText>
            </w:r>
            <w:r>
              <w:rPr>
                <w:noProof/>
                <w:webHidden/>
              </w:rPr>
            </w:r>
            <w:r>
              <w:rPr>
                <w:noProof/>
                <w:webHidden/>
              </w:rPr>
              <w:fldChar w:fldCharType="separate"/>
            </w:r>
            <w:r w:rsidR="00791EF1">
              <w:rPr>
                <w:noProof/>
                <w:webHidden/>
              </w:rPr>
              <w:t>5</w:t>
            </w:r>
            <w:r>
              <w:rPr>
                <w:noProof/>
                <w:webHidden/>
              </w:rPr>
              <w:fldChar w:fldCharType="end"/>
            </w:r>
          </w:hyperlink>
        </w:p>
        <w:p w:rsidR="006B6C31" w:rsidRDefault="00037F5D">
          <w:pPr>
            <w:pStyle w:val="TJ1"/>
            <w:rPr>
              <w:rFonts w:asciiTheme="minorHAnsi" w:eastAsiaTheme="minorEastAsia" w:hAnsiTheme="minorHAnsi" w:cstheme="minorBidi"/>
              <w:noProof/>
              <w:sz w:val="22"/>
              <w:szCs w:val="22"/>
            </w:rPr>
          </w:pPr>
          <w:hyperlink w:anchor="_Toc385409417" w:history="1">
            <w:r w:rsidR="006B6C31" w:rsidRPr="00F358E5">
              <w:rPr>
                <w:rStyle w:val="Hiperhivatkozs"/>
                <w:noProof/>
              </w:rPr>
              <w:t>2. Borultság vizsgálata és felhőtípusok osztályozása</w:t>
            </w:r>
            <w:r w:rsidR="006B6C31">
              <w:rPr>
                <w:noProof/>
                <w:webHidden/>
              </w:rPr>
              <w:tab/>
            </w:r>
            <w:r>
              <w:rPr>
                <w:noProof/>
                <w:webHidden/>
              </w:rPr>
              <w:fldChar w:fldCharType="begin"/>
            </w:r>
            <w:r w:rsidR="006B6C31">
              <w:rPr>
                <w:noProof/>
                <w:webHidden/>
              </w:rPr>
              <w:instrText xml:space="preserve"> PAGEREF _Toc385409417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18" w:history="1">
            <w:r w:rsidR="006B6C31" w:rsidRPr="00F358E5">
              <w:rPr>
                <w:rStyle w:val="Hiperhivatkozs"/>
                <w:noProof/>
              </w:rPr>
              <w:t>2.1. Cél meghatározása</w:t>
            </w:r>
            <w:r w:rsidR="006B6C31">
              <w:rPr>
                <w:noProof/>
                <w:webHidden/>
              </w:rPr>
              <w:tab/>
            </w:r>
            <w:r>
              <w:rPr>
                <w:noProof/>
                <w:webHidden/>
              </w:rPr>
              <w:fldChar w:fldCharType="begin"/>
            </w:r>
            <w:r w:rsidR="006B6C31">
              <w:rPr>
                <w:noProof/>
                <w:webHidden/>
              </w:rPr>
              <w:instrText xml:space="preserve"> PAGEREF _Toc385409418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19" w:history="1">
            <w:r w:rsidR="006B6C31" w:rsidRPr="00F358E5">
              <w:rPr>
                <w:rStyle w:val="Hiperhivatkozs"/>
                <w:noProof/>
              </w:rPr>
              <w:t>2.2. Felhők típusai és jellemzői</w:t>
            </w:r>
            <w:r w:rsidR="006B6C31">
              <w:rPr>
                <w:noProof/>
                <w:webHidden/>
              </w:rPr>
              <w:tab/>
            </w:r>
            <w:r>
              <w:rPr>
                <w:noProof/>
                <w:webHidden/>
              </w:rPr>
              <w:fldChar w:fldCharType="begin"/>
            </w:r>
            <w:r w:rsidR="006B6C31">
              <w:rPr>
                <w:noProof/>
                <w:webHidden/>
              </w:rPr>
              <w:instrText xml:space="preserve"> PAGEREF _Toc385409419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20" w:history="1">
            <w:r w:rsidR="006B6C31" w:rsidRPr="00F358E5">
              <w:rPr>
                <w:rStyle w:val="Hiperhivatkozs"/>
                <w:noProof/>
              </w:rPr>
              <w:t>2.3. Borultság vizsgálata hibrid küszöböléses algoritmussal</w:t>
            </w:r>
            <w:r w:rsidR="006B6C31">
              <w:rPr>
                <w:noProof/>
                <w:webHidden/>
              </w:rPr>
              <w:tab/>
            </w:r>
            <w:r>
              <w:rPr>
                <w:noProof/>
                <w:webHidden/>
              </w:rPr>
              <w:fldChar w:fldCharType="begin"/>
            </w:r>
            <w:r w:rsidR="006B6C31">
              <w:rPr>
                <w:noProof/>
                <w:webHidden/>
              </w:rPr>
              <w:instrText xml:space="preserve"> PAGEREF _Toc385409420 \h </w:instrText>
            </w:r>
            <w:r>
              <w:rPr>
                <w:noProof/>
                <w:webHidden/>
              </w:rPr>
            </w:r>
            <w:r>
              <w:rPr>
                <w:noProof/>
                <w:webHidden/>
              </w:rPr>
              <w:fldChar w:fldCharType="separate"/>
            </w:r>
            <w:r w:rsidR="00791EF1">
              <w:rPr>
                <w:noProof/>
                <w:webHidden/>
              </w:rPr>
              <w:t>10</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21" w:history="1">
            <w:r w:rsidR="006B6C31" w:rsidRPr="00F358E5">
              <w:rPr>
                <w:rStyle w:val="Hiperhivatkozs"/>
                <w:noProof/>
              </w:rPr>
              <w:t>2.4. Borultság vizsgálata szaturáció méréssel</w:t>
            </w:r>
            <w:r w:rsidR="006B6C31">
              <w:rPr>
                <w:noProof/>
                <w:webHidden/>
              </w:rPr>
              <w:tab/>
            </w:r>
            <w:r>
              <w:rPr>
                <w:noProof/>
                <w:webHidden/>
              </w:rPr>
              <w:fldChar w:fldCharType="begin"/>
            </w:r>
            <w:r w:rsidR="006B6C31">
              <w:rPr>
                <w:noProof/>
                <w:webHidden/>
              </w:rPr>
              <w:instrText xml:space="preserve"> PAGEREF _Toc385409421 \h </w:instrText>
            </w:r>
            <w:r>
              <w:rPr>
                <w:noProof/>
                <w:webHidden/>
              </w:rPr>
            </w:r>
            <w:r>
              <w:rPr>
                <w:noProof/>
                <w:webHidden/>
              </w:rPr>
              <w:fldChar w:fldCharType="separate"/>
            </w:r>
            <w:r w:rsidR="00791EF1">
              <w:rPr>
                <w:noProof/>
                <w:webHidden/>
              </w:rPr>
              <w:t>11</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22" w:history="1">
            <w:r w:rsidR="006B6C31" w:rsidRPr="00F358E5">
              <w:rPr>
                <w:rStyle w:val="Hiperhivatkozs"/>
                <w:noProof/>
              </w:rPr>
              <w:t>2.5. Felhők osztályozása képfeldolgozással</w:t>
            </w:r>
            <w:r w:rsidR="006B6C31">
              <w:rPr>
                <w:noProof/>
                <w:webHidden/>
              </w:rPr>
              <w:tab/>
            </w:r>
            <w:r>
              <w:rPr>
                <w:noProof/>
                <w:webHidden/>
              </w:rPr>
              <w:fldChar w:fldCharType="begin"/>
            </w:r>
            <w:r w:rsidR="006B6C31">
              <w:rPr>
                <w:noProof/>
                <w:webHidden/>
              </w:rPr>
              <w:instrText xml:space="preserve"> PAGEREF _Toc385409422 \h </w:instrText>
            </w:r>
            <w:r>
              <w:rPr>
                <w:noProof/>
                <w:webHidden/>
              </w:rPr>
            </w:r>
            <w:r>
              <w:rPr>
                <w:noProof/>
                <w:webHidden/>
              </w:rPr>
              <w:fldChar w:fldCharType="separate"/>
            </w:r>
            <w:r w:rsidR="00791EF1">
              <w:rPr>
                <w:noProof/>
                <w:webHidden/>
              </w:rPr>
              <w:t>15</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23" w:history="1">
            <w:r w:rsidR="006B6C31" w:rsidRPr="00F358E5">
              <w:rPr>
                <w:rStyle w:val="Hiperhivatkozs"/>
                <w:noProof/>
              </w:rPr>
              <w:t>2.6. Eredmények kiértékelése</w:t>
            </w:r>
            <w:r w:rsidR="006B6C31">
              <w:rPr>
                <w:noProof/>
                <w:webHidden/>
              </w:rPr>
              <w:tab/>
            </w:r>
            <w:r>
              <w:rPr>
                <w:noProof/>
                <w:webHidden/>
              </w:rPr>
              <w:fldChar w:fldCharType="begin"/>
            </w:r>
            <w:r w:rsidR="006B6C31">
              <w:rPr>
                <w:noProof/>
                <w:webHidden/>
              </w:rPr>
              <w:instrText xml:space="preserve"> PAGEREF _Toc385409423 \h </w:instrText>
            </w:r>
            <w:r>
              <w:rPr>
                <w:noProof/>
                <w:webHidden/>
              </w:rPr>
            </w:r>
            <w:r>
              <w:rPr>
                <w:noProof/>
                <w:webHidden/>
              </w:rPr>
              <w:fldChar w:fldCharType="separate"/>
            </w:r>
            <w:r w:rsidR="00791EF1">
              <w:rPr>
                <w:noProof/>
                <w:webHidden/>
              </w:rPr>
              <w:t>16</w:t>
            </w:r>
            <w:r>
              <w:rPr>
                <w:noProof/>
                <w:webHidden/>
              </w:rPr>
              <w:fldChar w:fldCharType="end"/>
            </w:r>
          </w:hyperlink>
        </w:p>
        <w:p w:rsidR="006B6C31" w:rsidRDefault="00037F5D">
          <w:pPr>
            <w:pStyle w:val="TJ1"/>
            <w:rPr>
              <w:rFonts w:asciiTheme="minorHAnsi" w:eastAsiaTheme="minorEastAsia" w:hAnsiTheme="minorHAnsi" w:cstheme="minorBidi"/>
              <w:noProof/>
              <w:sz w:val="22"/>
              <w:szCs w:val="22"/>
            </w:rPr>
          </w:pPr>
          <w:hyperlink w:anchor="_Toc385409424" w:history="1">
            <w:r w:rsidR="006B6C31" w:rsidRPr="00F358E5">
              <w:rPr>
                <w:rStyle w:val="Hiperhivatkozs"/>
                <w:noProof/>
              </w:rPr>
              <w:t>3. Magassági szélirány meghatározása</w:t>
            </w:r>
            <w:r w:rsidR="006B6C31">
              <w:rPr>
                <w:noProof/>
                <w:webHidden/>
              </w:rPr>
              <w:tab/>
            </w:r>
            <w:r>
              <w:rPr>
                <w:noProof/>
                <w:webHidden/>
              </w:rPr>
              <w:fldChar w:fldCharType="begin"/>
            </w:r>
            <w:r w:rsidR="006B6C31">
              <w:rPr>
                <w:noProof/>
                <w:webHidden/>
              </w:rPr>
              <w:instrText xml:space="preserve"> PAGEREF _Toc385409424 \h </w:instrText>
            </w:r>
            <w:r>
              <w:rPr>
                <w:noProof/>
                <w:webHidden/>
              </w:rPr>
            </w:r>
            <w:r>
              <w:rPr>
                <w:noProof/>
                <w:webHidden/>
              </w:rPr>
              <w:fldChar w:fldCharType="separate"/>
            </w:r>
            <w:r w:rsidR="00791EF1">
              <w:rPr>
                <w:noProof/>
                <w:webHidden/>
              </w:rPr>
              <w:t>20</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25" w:history="1">
            <w:r w:rsidR="006B6C31" w:rsidRPr="00F358E5">
              <w:rPr>
                <w:rStyle w:val="Hiperhivatkozs"/>
                <w:noProof/>
              </w:rPr>
              <w:t>3.1. Cél meghatározása</w:t>
            </w:r>
            <w:r w:rsidR="006B6C31">
              <w:rPr>
                <w:noProof/>
                <w:webHidden/>
              </w:rPr>
              <w:tab/>
            </w:r>
            <w:r>
              <w:rPr>
                <w:noProof/>
                <w:webHidden/>
              </w:rPr>
              <w:fldChar w:fldCharType="begin"/>
            </w:r>
            <w:r w:rsidR="006B6C31">
              <w:rPr>
                <w:noProof/>
                <w:webHidden/>
              </w:rPr>
              <w:instrText xml:space="preserve"> PAGEREF _Toc385409425 \h </w:instrText>
            </w:r>
            <w:r>
              <w:rPr>
                <w:noProof/>
                <w:webHidden/>
              </w:rPr>
            </w:r>
            <w:r>
              <w:rPr>
                <w:noProof/>
                <w:webHidden/>
              </w:rPr>
              <w:fldChar w:fldCharType="separate"/>
            </w:r>
            <w:r w:rsidR="00791EF1">
              <w:rPr>
                <w:noProof/>
                <w:webHidden/>
              </w:rPr>
              <w:t>20</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26" w:history="1">
            <w:r w:rsidR="006B6C31" w:rsidRPr="00F358E5">
              <w:rPr>
                <w:rStyle w:val="Hiperhivatkozs"/>
                <w:noProof/>
              </w:rPr>
              <w:t>3.2. Előfeldolgozás</w:t>
            </w:r>
            <w:r w:rsidR="006B6C31">
              <w:rPr>
                <w:noProof/>
                <w:webHidden/>
              </w:rPr>
              <w:tab/>
            </w:r>
            <w:r>
              <w:rPr>
                <w:noProof/>
                <w:webHidden/>
              </w:rPr>
              <w:fldChar w:fldCharType="begin"/>
            </w:r>
            <w:r w:rsidR="006B6C31">
              <w:rPr>
                <w:noProof/>
                <w:webHidden/>
              </w:rPr>
              <w:instrText xml:space="preserve"> PAGEREF _Toc385409426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037F5D">
          <w:pPr>
            <w:pStyle w:val="TJ3"/>
            <w:tabs>
              <w:tab w:val="right" w:leader="dot" w:pos="9062"/>
            </w:tabs>
            <w:rPr>
              <w:rFonts w:asciiTheme="minorHAnsi" w:eastAsiaTheme="minorEastAsia" w:hAnsiTheme="minorHAnsi" w:cstheme="minorBidi"/>
              <w:noProof/>
              <w:sz w:val="22"/>
              <w:szCs w:val="22"/>
            </w:rPr>
          </w:pPr>
          <w:hyperlink w:anchor="_Toc385409427" w:history="1">
            <w:r w:rsidR="006B6C31" w:rsidRPr="00F358E5">
              <w:rPr>
                <w:rStyle w:val="Hiperhivatkozs"/>
                <w:noProof/>
              </w:rPr>
              <w:t>3.2.1. Probléma meghatározása</w:t>
            </w:r>
            <w:r w:rsidR="006B6C31">
              <w:rPr>
                <w:noProof/>
                <w:webHidden/>
              </w:rPr>
              <w:tab/>
            </w:r>
            <w:r>
              <w:rPr>
                <w:noProof/>
                <w:webHidden/>
              </w:rPr>
              <w:fldChar w:fldCharType="begin"/>
            </w:r>
            <w:r w:rsidR="006B6C31">
              <w:rPr>
                <w:noProof/>
                <w:webHidden/>
              </w:rPr>
              <w:instrText xml:space="preserve"> PAGEREF _Toc385409427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037F5D">
          <w:pPr>
            <w:pStyle w:val="TJ3"/>
            <w:tabs>
              <w:tab w:val="right" w:leader="dot" w:pos="9062"/>
            </w:tabs>
            <w:rPr>
              <w:rFonts w:asciiTheme="minorHAnsi" w:eastAsiaTheme="minorEastAsia" w:hAnsiTheme="minorHAnsi" w:cstheme="minorBidi"/>
              <w:noProof/>
              <w:sz w:val="22"/>
              <w:szCs w:val="22"/>
            </w:rPr>
          </w:pPr>
          <w:hyperlink w:anchor="_Toc385409428" w:history="1">
            <w:r w:rsidR="006B6C31" w:rsidRPr="00F358E5">
              <w:rPr>
                <w:rStyle w:val="Hiperhivatkozs"/>
                <w:noProof/>
              </w:rPr>
              <w:t>3.2.2. Gauss simítás</w:t>
            </w:r>
            <w:r w:rsidR="006B6C31">
              <w:rPr>
                <w:noProof/>
                <w:webHidden/>
              </w:rPr>
              <w:tab/>
            </w:r>
            <w:r>
              <w:rPr>
                <w:noProof/>
                <w:webHidden/>
              </w:rPr>
              <w:fldChar w:fldCharType="begin"/>
            </w:r>
            <w:r w:rsidR="006B6C31">
              <w:rPr>
                <w:noProof/>
                <w:webHidden/>
              </w:rPr>
              <w:instrText xml:space="preserve"> PAGEREF _Toc385409428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037F5D">
          <w:pPr>
            <w:pStyle w:val="TJ3"/>
            <w:tabs>
              <w:tab w:val="right" w:leader="dot" w:pos="9062"/>
            </w:tabs>
            <w:rPr>
              <w:rFonts w:asciiTheme="minorHAnsi" w:eastAsiaTheme="minorEastAsia" w:hAnsiTheme="minorHAnsi" w:cstheme="minorBidi"/>
              <w:noProof/>
              <w:sz w:val="22"/>
              <w:szCs w:val="22"/>
            </w:rPr>
          </w:pPr>
          <w:hyperlink w:anchor="_Toc385409429" w:history="1">
            <w:r w:rsidR="006B6C31" w:rsidRPr="00F358E5">
              <w:rPr>
                <w:rStyle w:val="Hiperhivatkozs"/>
                <w:noProof/>
              </w:rPr>
              <w:t>3.2.3. A Piramis módszer – felbontás hierarchiák</w:t>
            </w:r>
            <w:r w:rsidR="006B6C31">
              <w:rPr>
                <w:noProof/>
                <w:webHidden/>
              </w:rPr>
              <w:tab/>
            </w:r>
            <w:r>
              <w:rPr>
                <w:noProof/>
                <w:webHidden/>
              </w:rPr>
              <w:fldChar w:fldCharType="begin"/>
            </w:r>
            <w:r w:rsidR="006B6C31">
              <w:rPr>
                <w:noProof/>
                <w:webHidden/>
              </w:rPr>
              <w:instrText xml:space="preserve"> PAGEREF _Toc385409429 \h </w:instrText>
            </w:r>
            <w:r>
              <w:rPr>
                <w:noProof/>
                <w:webHidden/>
              </w:rPr>
            </w:r>
            <w:r>
              <w:rPr>
                <w:noProof/>
                <w:webHidden/>
              </w:rPr>
              <w:fldChar w:fldCharType="separate"/>
            </w:r>
            <w:r w:rsidR="00791EF1">
              <w:rPr>
                <w:noProof/>
                <w:webHidden/>
              </w:rPr>
              <w:t>22</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30" w:history="1">
            <w:r w:rsidR="006B6C31" w:rsidRPr="00F358E5">
              <w:rPr>
                <w:rStyle w:val="Hiperhivatkozs"/>
                <w:noProof/>
              </w:rPr>
              <w:t>3.3. Jellemző pontok detektálása</w:t>
            </w:r>
            <w:r w:rsidR="006B6C31">
              <w:rPr>
                <w:noProof/>
                <w:webHidden/>
              </w:rPr>
              <w:tab/>
            </w:r>
            <w:r>
              <w:rPr>
                <w:noProof/>
                <w:webHidden/>
              </w:rPr>
              <w:fldChar w:fldCharType="begin"/>
            </w:r>
            <w:r w:rsidR="006B6C31">
              <w:rPr>
                <w:noProof/>
                <w:webHidden/>
              </w:rPr>
              <w:instrText xml:space="preserve"> PAGEREF _Toc385409430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037F5D">
          <w:pPr>
            <w:pStyle w:val="TJ3"/>
            <w:tabs>
              <w:tab w:val="right" w:leader="dot" w:pos="9062"/>
            </w:tabs>
            <w:rPr>
              <w:rFonts w:asciiTheme="minorHAnsi" w:eastAsiaTheme="minorEastAsia" w:hAnsiTheme="minorHAnsi" w:cstheme="minorBidi"/>
              <w:noProof/>
              <w:sz w:val="22"/>
              <w:szCs w:val="22"/>
            </w:rPr>
          </w:pPr>
          <w:hyperlink w:anchor="_Toc385409431" w:history="1">
            <w:r w:rsidR="006B6C31" w:rsidRPr="00F358E5">
              <w:rPr>
                <w:rStyle w:val="Hiperhivatkozs"/>
                <w:noProof/>
              </w:rPr>
              <w:t>3.3.1. Jellemző pontok</w:t>
            </w:r>
            <w:r w:rsidR="006B6C31">
              <w:rPr>
                <w:noProof/>
                <w:webHidden/>
              </w:rPr>
              <w:tab/>
            </w:r>
            <w:r>
              <w:rPr>
                <w:noProof/>
                <w:webHidden/>
              </w:rPr>
              <w:fldChar w:fldCharType="begin"/>
            </w:r>
            <w:r w:rsidR="006B6C31">
              <w:rPr>
                <w:noProof/>
                <w:webHidden/>
              </w:rPr>
              <w:instrText xml:space="preserve"> PAGEREF _Toc385409431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037F5D">
          <w:pPr>
            <w:pStyle w:val="TJ3"/>
            <w:tabs>
              <w:tab w:val="right" w:leader="dot" w:pos="9062"/>
            </w:tabs>
            <w:rPr>
              <w:rFonts w:asciiTheme="minorHAnsi" w:eastAsiaTheme="minorEastAsia" w:hAnsiTheme="minorHAnsi" w:cstheme="minorBidi"/>
              <w:noProof/>
              <w:sz w:val="22"/>
              <w:szCs w:val="22"/>
            </w:rPr>
          </w:pPr>
          <w:hyperlink w:anchor="_Toc385409432" w:history="1">
            <w:r w:rsidR="006B6C31" w:rsidRPr="00F358E5">
              <w:rPr>
                <w:rStyle w:val="Hiperhivatkozs"/>
                <w:noProof/>
              </w:rPr>
              <w:t>3.3.2. Sarokpontok megkeresése</w:t>
            </w:r>
            <w:r w:rsidR="006B6C31">
              <w:rPr>
                <w:noProof/>
                <w:webHidden/>
              </w:rPr>
              <w:tab/>
            </w:r>
            <w:r>
              <w:rPr>
                <w:noProof/>
                <w:webHidden/>
              </w:rPr>
              <w:fldChar w:fldCharType="begin"/>
            </w:r>
            <w:r w:rsidR="006B6C31">
              <w:rPr>
                <w:noProof/>
                <w:webHidden/>
              </w:rPr>
              <w:instrText xml:space="preserve"> PAGEREF _Toc385409432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33" w:history="1">
            <w:r w:rsidR="006B6C31" w:rsidRPr="00F358E5">
              <w:rPr>
                <w:rStyle w:val="Hiperhivatkozs"/>
                <w:noProof/>
              </w:rPr>
              <w:t>3.4. A felhők elmozdulásának meghatározása</w:t>
            </w:r>
            <w:r w:rsidR="006B6C31">
              <w:rPr>
                <w:noProof/>
                <w:webHidden/>
              </w:rPr>
              <w:tab/>
            </w:r>
            <w:r>
              <w:rPr>
                <w:noProof/>
                <w:webHidden/>
              </w:rPr>
              <w:fldChar w:fldCharType="begin"/>
            </w:r>
            <w:r w:rsidR="006B6C31">
              <w:rPr>
                <w:noProof/>
                <w:webHidden/>
              </w:rPr>
              <w:instrText xml:space="preserve"> PAGEREF _Toc385409433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037F5D">
          <w:pPr>
            <w:pStyle w:val="TJ3"/>
            <w:tabs>
              <w:tab w:val="right" w:leader="dot" w:pos="9062"/>
            </w:tabs>
            <w:rPr>
              <w:rFonts w:asciiTheme="minorHAnsi" w:eastAsiaTheme="minorEastAsia" w:hAnsiTheme="minorHAnsi" w:cstheme="minorBidi"/>
              <w:noProof/>
              <w:sz w:val="22"/>
              <w:szCs w:val="22"/>
            </w:rPr>
          </w:pPr>
          <w:hyperlink w:anchor="_Toc385409434" w:history="1">
            <w:r w:rsidR="006B6C31" w:rsidRPr="00F358E5">
              <w:rPr>
                <w:rStyle w:val="Hiperhivatkozs"/>
                <w:noProof/>
              </w:rPr>
              <w:t>3.4.1. Az optikai áramlás</w:t>
            </w:r>
            <w:r w:rsidR="006B6C31">
              <w:rPr>
                <w:noProof/>
                <w:webHidden/>
              </w:rPr>
              <w:tab/>
            </w:r>
            <w:r>
              <w:rPr>
                <w:noProof/>
                <w:webHidden/>
              </w:rPr>
              <w:fldChar w:fldCharType="begin"/>
            </w:r>
            <w:r w:rsidR="006B6C31">
              <w:rPr>
                <w:noProof/>
                <w:webHidden/>
              </w:rPr>
              <w:instrText xml:space="preserve"> PAGEREF _Toc385409434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037F5D">
          <w:pPr>
            <w:pStyle w:val="TJ3"/>
            <w:tabs>
              <w:tab w:val="right" w:leader="dot" w:pos="9062"/>
            </w:tabs>
            <w:rPr>
              <w:rFonts w:asciiTheme="minorHAnsi" w:eastAsiaTheme="minorEastAsia" w:hAnsiTheme="minorHAnsi" w:cstheme="minorBidi"/>
              <w:noProof/>
              <w:sz w:val="22"/>
              <w:szCs w:val="22"/>
            </w:rPr>
          </w:pPr>
          <w:hyperlink w:anchor="_Toc385409435" w:history="1">
            <w:r w:rsidR="006B6C31" w:rsidRPr="00F358E5">
              <w:rPr>
                <w:rStyle w:val="Hiperhivatkozs"/>
                <w:noProof/>
              </w:rPr>
              <w:t>3.4.2. Az elmozdulás azonosítása</w:t>
            </w:r>
            <w:r w:rsidR="006B6C31">
              <w:rPr>
                <w:noProof/>
                <w:webHidden/>
              </w:rPr>
              <w:tab/>
            </w:r>
            <w:r>
              <w:rPr>
                <w:noProof/>
                <w:webHidden/>
              </w:rPr>
              <w:fldChar w:fldCharType="begin"/>
            </w:r>
            <w:r w:rsidR="006B6C31">
              <w:rPr>
                <w:noProof/>
                <w:webHidden/>
              </w:rPr>
              <w:instrText xml:space="preserve"> PAGEREF _Toc385409435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36" w:history="1">
            <w:r w:rsidR="006B6C31" w:rsidRPr="00F358E5">
              <w:rPr>
                <w:rStyle w:val="Hiperhivatkozs"/>
                <w:noProof/>
              </w:rPr>
              <w:t>3.5. Eredmények kiértékelése</w:t>
            </w:r>
            <w:r w:rsidR="006B6C31">
              <w:rPr>
                <w:noProof/>
                <w:webHidden/>
              </w:rPr>
              <w:tab/>
            </w:r>
            <w:r>
              <w:rPr>
                <w:noProof/>
                <w:webHidden/>
              </w:rPr>
              <w:fldChar w:fldCharType="begin"/>
            </w:r>
            <w:r w:rsidR="006B6C31">
              <w:rPr>
                <w:noProof/>
                <w:webHidden/>
              </w:rPr>
              <w:instrText xml:space="preserve"> PAGEREF _Toc385409436 \h </w:instrText>
            </w:r>
            <w:r>
              <w:rPr>
                <w:noProof/>
                <w:webHidden/>
              </w:rPr>
            </w:r>
            <w:r>
              <w:rPr>
                <w:noProof/>
                <w:webHidden/>
              </w:rPr>
              <w:fldChar w:fldCharType="separate"/>
            </w:r>
            <w:r w:rsidR="00791EF1">
              <w:rPr>
                <w:noProof/>
                <w:webHidden/>
              </w:rPr>
              <w:t>28</w:t>
            </w:r>
            <w:r>
              <w:rPr>
                <w:noProof/>
                <w:webHidden/>
              </w:rPr>
              <w:fldChar w:fldCharType="end"/>
            </w:r>
          </w:hyperlink>
        </w:p>
        <w:p w:rsidR="006B6C31" w:rsidRDefault="00037F5D">
          <w:pPr>
            <w:pStyle w:val="TJ1"/>
            <w:rPr>
              <w:rFonts w:asciiTheme="minorHAnsi" w:eastAsiaTheme="minorEastAsia" w:hAnsiTheme="minorHAnsi" w:cstheme="minorBidi"/>
              <w:noProof/>
              <w:sz w:val="22"/>
              <w:szCs w:val="22"/>
            </w:rPr>
          </w:pPr>
          <w:hyperlink w:anchor="_Toc385409437" w:history="1">
            <w:r w:rsidR="006B6C31" w:rsidRPr="00F358E5">
              <w:rPr>
                <w:rStyle w:val="Hiperhivatkozs"/>
                <w:noProof/>
                <w:highlight w:val="white"/>
              </w:rPr>
              <w:t>4. Esőzés kezdetének és befejeződésének megállapítása</w:t>
            </w:r>
            <w:r w:rsidR="006B6C31">
              <w:rPr>
                <w:noProof/>
                <w:webHidden/>
              </w:rPr>
              <w:tab/>
            </w:r>
            <w:r>
              <w:rPr>
                <w:noProof/>
                <w:webHidden/>
              </w:rPr>
              <w:fldChar w:fldCharType="begin"/>
            </w:r>
            <w:r w:rsidR="006B6C31">
              <w:rPr>
                <w:noProof/>
                <w:webHidden/>
              </w:rPr>
              <w:instrText xml:space="preserve"> PAGEREF _Toc385409437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38" w:history="1">
            <w:r w:rsidR="006B6C31" w:rsidRPr="00F358E5">
              <w:rPr>
                <w:rStyle w:val="Hiperhivatkozs"/>
                <w:noProof/>
                <w:highlight w:val="white"/>
              </w:rPr>
              <w:t>4.1. Cél meghatározása</w:t>
            </w:r>
            <w:r w:rsidR="006B6C31">
              <w:rPr>
                <w:noProof/>
                <w:webHidden/>
              </w:rPr>
              <w:tab/>
            </w:r>
            <w:r>
              <w:rPr>
                <w:noProof/>
                <w:webHidden/>
              </w:rPr>
              <w:fldChar w:fldCharType="begin"/>
            </w:r>
            <w:r w:rsidR="006B6C31">
              <w:rPr>
                <w:noProof/>
                <w:webHidden/>
              </w:rPr>
              <w:instrText xml:space="preserve"> PAGEREF _Toc385409438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39" w:history="1">
            <w:r w:rsidR="006B6C31" w:rsidRPr="00F358E5">
              <w:rPr>
                <w:rStyle w:val="Hiperhivatkozs"/>
                <w:noProof/>
                <w:highlight w:val="white"/>
              </w:rPr>
              <w:t>4.2. Esőcseppek fizikai jellemzői</w:t>
            </w:r>
            <w:r w:rsidR="006B6C31">
              <w:rPr>
                <w:noProof/>
                <w:webHidden/>
              </w:rPr>
              <w:tab/>
            </w:r>
            <w:r>
              <w:rPr>
                <w:noProof/>
                <w:webHidden/>
              </w:rPr>
              <w:fldChar w:fldCharType="begin"/>
            </w:r>
            <w:r w:rsidR="006B6C31">
              <w:rPr>
                <w:noProof/>
                <w:webHidden/>
              </w:rPr>
              <w:instrText xml:space="preserve"> PAGEREF _Toc385409439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40" w:history="1">
            <w:r w:rsidR="006B6C31" w:rsidRPr="00F358E5">
              <w:rPr>
                <w:rStyle w:val="Hiperhivatkozs"/>
                <w:noProof/>
                <w:highlight w:val="white"/>
              </w:rPr>
              <w:t xml:space="preserve">4.3. </w:t>
            </w:r>
            <w:r w:rsidR="006B6C31" w:rsidRPr="00F358E5">
              <w:rPr>
                <w:rStyle w:val="Hiperhivatkozs"/>
                <w:noProof/>
              </w:rPr>
              <w:t>Lehetőségek eső detektálására</w:t>
            </w:r>
            <w:r w:rsidR="006B6C31">
              <w:rPr>
                <w:noProof/>
                <w:webHidden/>
              </w:rPr>
              <w:tab/>
            </w:r>
            <w:r>
              <w:rPr>
                <w:noProof/>
                <w:webHidden/>
              </w:rPr>
              <w:fldChar w:fldCharType="begin"/>
            </w:r>
            <w:r w:rsidR="006B6C31">
              <w:rPr>
                <w:noProof/>
                <w:webHidden/>
              </w:rPr>
              <w:instrText xml:space="preserve"> PAGEREF _Toc385409440 \h </w:instrText>
            </w:r>
            <w:r>
              <w:rPr>
                <w:noProof/>
                <w:webHidden/>
              </w:rPr>
            </w:r>
            <w:r>
              <w:rPr>
                <w:noProof/>
                <w:webHidden/>
              </w:rPr>
              <w:fldChar w:fldCharType="separate"/>
            </w:r>
            <w:r w:rsidR="00791EF1">
              <w:rPr>
                <w:noProof/>
                <w:webHidden/>
              </w:rPr>
              <w:t>30</w:t>
            </w:r>
            <w:r>
              <w:rPr>
                <w:noProof/>
                <w:webHidden/>
              </w:rPr>
              <w:fldChar w:fldCharType="end"/>
            </w:r>
          </w:hyperlink>
        </w:p>
        <w:p w:rsidR="006B6C31" w:rsidRDefault="00037F5D">
          <w:pPr>
            <w:pStyle w:val="TJ3"/>
            <w:tabs>
              <w:tab w:val="right" w:leader="dot" w:pos="9062"/>
            </w:tabs>
            <w:rPr>
              <w:rFonts w:asciiTheme="minorHAnsi" w:eastAsiaTheme="minorEastAsia" w:hAnsiTheme="minorHAnsi" w:cstheme="minorBidi"/>
              <w:noProof/>
              <w:sz w:val="22"/>
              <w:szCs w:val="22"/>
            </w:rPr>
          </w:pPr>
          <w:hyperlink w:anchor="_Toc385409441" w:history="1">
            <w:r w:rsidR="006B6C31" w:rsidRPr="00F358E5">
              <w:rPr>
                <w:rStyle w:val="Hiperhivatkozs"/>
                <w:noProof/>
                <w:highlight w:val="white"/>
              </w:rPr>
              <w:t>4.3.1. Esővonalak detektálása hisztogram vizsgálattal mozgókép sorozaton</w:t>
            </w:r>
            <w:r w:rsidR="006B6C31">
              <w:rPr>
                <w:noProof/>
                <w:webHidden/>
              </w:rPr>
              <w:tab/>
            </w:r>
            <w:r>
              <w:rPr>
                <w:noProof/>
                <w:webHidden/>
              </w:rPr>
              <w:fldChar w:fldCharType="begin"/>
            </w:r>
            <w:r w:rsidR="006B6C31">
              <w:rPr>
                <w:noProof/>
                <w:webHidden/>
              </w:rPr>
              <w:instrText xml:space="preserve"> PAGEREF _Toc385409441 \h </w:instrText>
            </w:r>
            <w:r>
              <w:rPr>
                <w:noProof/>
                <w:webHidden/>
              </w:rPr>
            </w:r>
            <w:r>
              <w:rPr>
                <w:noProof/>
                <w:webHidden/>
              </w:rPr>
              <w:fldChar w:fldCharType="separate"/>
            </w:r>
            <w:r w:rsidR="00791EF1">
              <w:rPr>
                <w:noProof/>
                <w:webHidden/>
              </w:rPr>
              <w:t>30</w:t>
            </w:r>
            <w:r>
              <w:rPr>
                <w:noProof/>
                <w:webHidden/>
              </w:rPr>
              <w:fldChar w:fldCharType="end"/>
            </w:r>
          </w:hyperlink>
        </w:p>
        <w:p w:rsidR="006B6C31" w:rsidRDefault="00037F5D">
          <w:pPr>
            <w:pStyle w:val="TJ3"/>
            <w:tabs>
              <w:tab w:val="right" w:leader="dot" w:pos="9062"/>
            </w:tabs>
            <w:rPr>
              <w:rFonts w:asciiTheme="minorHAnsi" w:eastAsiaTheme="minorEastAsia" w:hAnsiTheme="minorHAnsi" w:cstheme="minorBidi"/>
              <w:noProof/>
              <w:sz w:val="22"/>
              <w:szCs w:val="22"/>
            </w:rPr>
          </w:pPr>
          <w:hyperlink w:anchor="_Toc385409442" w:history="1">
            <w:r w:rsidR="006B6C31" w:rsidRPr="00F358E5">
              <w:rPr>
                <w:rStyle w:val="Hiperhivatkozs"/>
                <w:noProof/>
                <w:highlight w:val="white"/>
              </w:rPr>
              <w:t>4.3.2. Esőcseppek felismerése gépjármű szélvédőjén</w:t>
            </w:r>
            <w:r w:rsidR="006B6C31">
              <w:rPr>
                <w:noProof/>
                <w:webHidden/>
              </w:rPr>
              <w:tab/>
            </w:r>
            <w:r>
              <w:rPr>
                <w:noProof/>
                <w:webHidden/>
              </w:rPr>
              <w:fldChar w:fldCharType="begin"/>
            </w:r>
            <w:r w:rsidR="006B6C31">
              <w:rPr>
                <w:noProof/>
                <w:webHidden/>
              </w:rPr>
              <w:instrText xml:space="preserve"> PAGEREF _Toc385409442 \h </w:instrText>
            </w:r>
            <w:r>
              <w:rPr>
                <w:noProof/>
                <w:webHidden/>
              </w:rPr>
            </w:r>
            <w:r>
              <w:rPr>
                <w:noProof/>
                <w:webHidden/>
              </w:rPr>
              <w:fldChar w:fldCharType="separate"/>
            </w:r>
            <w:r w:rsidR="00791EF1">
              <w:rPr>
                <w:noProof/>
                <w:webHidden/>
              </w:rPr>
              <w:t>31</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43" w:history="1">
            <w:r w:rsidR="006B6C31" w:rsidRPr="00F358E5">
              <w:rPr>
                <w:rStyle w:val="Hiperhivatkozs"/>
                <w:noProof/>
                <w:highlight w:val="white"/>
              </w:rPr>
              <w:t>4.4. Esőcseppek detektálásának folyamata üvegbúrán</w:t>
            </w:r>
            <w:r w:rsidR="006B6C31">
              <w:rPr>
                <w:noProof/>
                <w:webHidden/>
              </w:rPr>
              <w:tab/>
            </w:r>
            <w:r>
              <w:rPr>
                <w:noProof/>
                <w:webHidden/>
              </w:rPr>
              <w:fldChar w:fldCharType="begin"/>
            </w:r>
            <w:r w:rsidR="006B6C31">
              <w:rPr>
                <w:noProof/>
                <w:webHidden/>
              </w:rPr>
              <w:instrText xml:space="preserve"> PAGEREF _Toc385409443 \h </w:instrText>
            </w:r>
            <w:r>
              <w:rPr>
                <w:noProof/>
                <w:webHidden/>
              </w:rPr>
            </w:r>
            <w:r>
              <w:rPr>
                <w:noProof/>
                <w:webHidden/>
              </w:rPr>
              <w:fldChar w:fldCharType="separate"/>
            </w:r>
            <w:r w:rsidR="00791EF1">
              <w:rPr>
                <w:noProof/>
                <w:webHidden/>
              </w:rPr>
              <w:t>32</w:t>
            </w:r>
            <w:r>
              <w:rPr>
                <w:noProof/>
                <w:webHidden/>
              </w:rPr>
              <w:fldChar w:fldCharType="end"/>
            </w:r>
          </w:hyperlink>
        </w:p>
        <w:p w:rsidR="006B6C31" w:rsidRDefault="00037F5D">
          <w:pPr>
            <w:pStyle w:val="TJ3"/>
            <w:tabs>
              <w:tab w:val="right" w:leader="dot" w:pos="9062"/>
            </w:tabs>
            <w:rPr>
              <w:rFonts w:asciiTheme="minorHAnsi" w:eastAsiaTheme="minorEastAsia" w:hAnsiTheme="minorHAnsi" w:cstheme="minorBidi"/>
              <w:noProof/>
              <w:sz w:val="22"/>
              <w:szCs w:val="22"/>
            </w:rPr>
          </w:pPr>
          <w:hyperlink w:anchor="_Toc385409444" w:history="1">
            <w:r w:rsidR="006B6C31" w:rsidRPr="00F358E5">
              <w:rPr>
                <w:rStyle w:val="Hiperhivatkozs"/>
                <w:noProof/>
                <w:highlight w:val="white"/>
              </w:rPr>
              <w:t>4.4.1. Előfeldolgozás a jól elkülöníthető cseppek detektálásához</w:t>
            </w:r>
            <w:r w:rsidR="006B6C31">
              <w:rPr>
                <w:noProof/>
                <w:webHidden/>
              </w:rPr>
              <w:tab/>
            </w:r>
            <w:r>
              <w:rPr>
                <w:noProof/>
                <w:webHidden/>
              </w:rPr>
              <w:fldChar w:fldCharType="begin"/>
            </w:r>
            <w:r w:rsidR="006B6C31">
              <w:rPr>
                <w:noProof/>
                <w:webHidden/>
              </w:rPr>
              <w:instrText xml:space="preserve"> PAGEREF _Toc385409444 \h </w:instrText>
            </w:r>
            <w:r>
              <w:rPr>
                <w:noProof/>
                <w:webHidden/>
              </w:rPr>
            </w:r>
            <w:r>
              <w:rPr>
                <w:noProof/>
                <w:webHidden/>
              </w:rPr>
              <w:fldChar w:fldCharType="separate"/>
            </w:r>
            <w:r w:rsidR="00791EF1">
              <w:rPr>
                <w:noProof/>
                <w:webHidden/>
              </w:rPr>
              <w:t>32</w:t>
            </w:r>
            <w:r>
              <w:rPr>
                <w:noProof/>
                <w:webHidden/>
              </w:rPr>
              <w:fldChar w:fldCharType="end"/>
            </w:r>
          </w:hyperlink>
        </w:p>
        <w:p w:rsidR="006B6C31" w:rsidRDefault="00037F5D">
          <w:pPr>
            <w:pStyle w:val="TJ3"/>
            <w:tabs>
              <w:tab w:val="right" w:leader="dot" w:pos="9062"/>
            </w:tabs>
            <w:rPr>
              <w:rFonts w:asciiTheme="minorHAnsi" w:eastAsiaTheme="minorEastAsia" w:hAnsiTheme="minorHAnsi" w:cstheme="minorBidi"/>
              <w:noProof/>
              <w:sz w:val="22"/>
              <w:szCs w:val="22"/>
            </w:rPr>
          </w:pPr>
          <w:hyperlink w:anchor="_Toc385409445" w:history="1">
            <w:r w:rsidR="006B6C31" w:rsidRPr="00F358E5">
              <w:rPr>
                <w:rStyle w:val="Hiperhivatkozs"/>
                <w:noProof/>
                <w:highlight w:val="white"/>
              </w:rPr>
              <w:t xml:space="preserve">4.4.2. Előfeldolgozás </w:t>
            </w:r>
            <w:r w:rsidR="006B6C31" w:rsidRPr="00F358E5">
              <w:rPr>
                <w:rStyle w:val="Hiperhivatkozs"/>
                <w:noProof/>
              </w:rPr>
              <w:t>morfológiai műveletek alkalmazásával</w:t>
            </w:r>
            <w:r w:rsidR="006B6C31">
              <w:rPr>
                <w:noProof/>
                <w:webHidden/>
              </w:rPr>
              <w:tab/>
            </w:r>
            <w:r>
              <w:rPr>
                <w:noProof/>
                <w:webHidden/>
              </w:rPr>
              <w:fldChar w:fldCharType="begin"/>
            </w:r>
            <w:r w:rsidR="006B6C31">
              <w:rPr>
                <w:noProof/>
                <w:webHidden/>
              </w:rPr>
              <w:instrText xml:space="preserve"> PAGEREF _Toc385409445 \h </w:instrText>
            </w:r>
            <w:r>
              <w:rPr>
                <w:noProof/>
                <w:webHidden/>
              </w:rPr>
            </w:r>
            <w:r>
              <w:rPr>
                <w:noProof/>
                <w:webHidden/>
              </w:rPr>
              <w:fldChar w:fldCharType="separate"/>
            </w:r>
            <w:r w:rsidR="00791EF1">
              <w:rPr>
                <w:noProof/>
                <w:webHidden/>
              </w:rPr>
              <w:t>33</w:t>
            </w:r>
            <w:r>
              <w:rPr>
                <w:noProof/>
                <w:webHidden/>
              </w:rPr>
              <w:fldChar w:fldCharType="end"/>
            </w:r>
          </w:hyperlink>
        </w:p>
        <w:p w:rsidR="006B6C31" w:rsidRDefault="00037F5D">
          <w:pPr>
            <w:pStyle w:val="TJ3"/>
            <w:tabs>
              <w:tab w:val="right" w:leader="dot" w:pos="9062"/>
            </w:tabs>
            <w:rPr>
              <w:rFonts w:asciiTheme="minorHAnsi" w:eastAsiaTheme="minorEastAsia" w:hAnsiTheme="minorHAnsi" w:cstheme="minorBidi"/>
              <w:noProof/>
              <w:sz w:val="22"/>
              <w:szCs w:val="22"/>
            </w:rPr>
          </w:pPr>
          <w:hyperlink w:anchor="_Toc385409446" w:history="1">
            <w:r w:rsidR="006B6C31" w:rsidRPr="00F358E5">
              <w:rPr>
                <w:rStyle w:val="Hiperhivatkozs"/>
                <w:noProof/>
                <w:highlight w:val="white"/>
              </w:rPr>
              <w:t>4.4.3. Esőcseppek felismerése hibrid szegmentáló algoritmussal</w:t>
            </w:r>
            <w:r w:rsidR="006B6C31">
              <w:rPr>
                <w:noProof/>
                <w:webHidden/>
              </w:rPr>
              <w:tab/>
            </w:r>
            <w:r>
              <w:rPr>
                <w:noProof/>
                <w:webHidden/>
              </w:rPr>
              <w:fldChar w:fldCharType="begin"/>
            </w:r>
            <w:r w:rsidR="006B6C31">
              <w:rPr>
                <w:noProof/>
                <w:webHidden/>
              </w:rPr>
              <w:instrText xml:space="preserve"> PAGEREF _Toc385409446 \h </w:instrText>
            </w:r>
            <w:r>
              <w:rPr>
                <w:noProof/>
                <w:webHidden/>
              </w:rPr>
            </w:r>
            <w:r>
              <w:rPr>
                <w:noProof/>
                <w:webHidden/>
              </w:rPr>
              <w:fldChar w:fldCharType="separate"/>
            </w:r>
            <w:r w:rsidR="00791EF1">
              <w:rPr>
                <w:noProof/>
                <w:webHidden/>
              </w:rPr>
              <w:t>33</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47" w:history="1">
            <w:r w:rsidR="006B6C31" w:rsidRPr="00F358E5">
              <w:rPr>
                <w:rStyle w:val="Hiperhivatkozs"/>
                <w:noProof/>
                <w:highlight w:val="white"/>
              </w:rPr>
              <w:t>4.5. Kezdeti és befejeződési időpont becslése</w:t>
            </w:r>
            <w:r w:rsidR="006B6C31">
              <w:rPr>
                <w:noProof/>
                <w:webHidden/>
              </w:rPr>
              <w:tab/>
            </w:r>
            <w:r>
              <w:rPr>
                <w:noProof/>
                <w:webHidden/>
              </w:rPr>
              <w:fldChar w:fldCharType="begin"/>
            </w:r>
            <w:r w:rsidR="006B6C31">
              <w:rPr>
                <w:noProof/>
                <w:webHidden/>
              </w:rPr>
              <w:instrText xml:space="preserve"> PAGEREF _Toc385409447 \h </w:instrText>
            </w:r>
            <w:r>
              <w:rPr>
                <w:noProof/>
                <w:webHidden/>
              </w:rPr>
            </w:r>
            <w:r>
              <w:rPr>
                <w:noProof/>
                <w:webHidden/>
              </w:rPr>
              <w:fldChar w:fldCharType="separate"/>
            </w:r>
            <w:r w:rsidR="00791EF1">
              <w:rPr>
                <w:noProof/>
                <w:webHidden/>
              </w:rPr>
              <w:t>34</w:t>
            </w:r>
            <w:r>
              <w:rPr>
                <w:noProof/>
                <w:webHidden/>
              </w:rPr>
              <w:fldChar w:fldCharType="end"/>
            </w:r>
          </w:hyperlink>
        </w:p>
        <w:p w:rsidR="006B6C31" w:rsidRDefault="00037F5D">
          <w:pPr>
            <w:pStyle w:val="TJ1"/>
            <w:rPr>
              <w:rFonts w:asciiTheme="minorHAnsi" w:eastAsiaTheme="minorEastAsia" w:hAnsiTheme="minorHAnsi" w:cstheme="minorBidi"/>
              <w:noProof/>
              <w:sz w:val="22"/>
              <w:szCs w:val="22"/>
            </w:rPr>
          </w:pPr>
          <w:hyperlink w:anchor="_Toc385409448" w:history="1">
            <w:r w:rsidR="006B6C31" w:rsidRPr="00F358E5">
              <w:rPr>
                <w:rStyle w:val="Hiperhivatkozs"/>
                <w:noProof/>
              </w:rPr>
              <w:t>4.6. Elért eredmények</w:t>
            </w:r>
            <w:r w:rsidR="006B6C31">
              <w:rPr>
                <w:noProof/>
                <w:webHidden/>
              </w:rPr>
              <w:tab/>
            </w:r>
            <w:r>
              <w:rPr>
                <w:noProof/>
                <w:webHidden/>
              </w:rPr>
              <w:fldChar w:fldCharType="begin"/>
            </w:r>
            <w:r w:rsidR="006B6C31">
              <w:rPr>
                <w:noProof/>
                <w:webHidden/>
              </w:rPr>
              <w:instrText xml:space="preserve"> PAGEREF _Toc385409448 \h </w:instrText>
            </w:r>
            <w:r>
              <w:rPr>
                <w:noProof/>
                <w:webHidden/>
              </w:rPr>
            </w:r>
            <w:r>
              <w:rPr>
                <w:noProof/>
                <w:webHidden/>
              </w:rPr>
              <w:fldChar w:fldCharType="separate"/>
            </w:r>
            <w:r w:rsidR="00791EF1">
              <w:rPr>
                <w:noProof/>
                <w:webHidden/>
              </w:rPr>
              <w:t>35</w:t>
            </w:r>
            <w:r>
              <w:rPr>
                <w:noProof/>
                <w:webHidden/>
              </w:rPr>
              <w:fldChar w:fldCharType="end"/>
            </w:r>
          </w:hyperlink>
        </w:p>
        <w:p w:rsidR="006B6C31" w:rsidRDefault="00037F5D">
          <w:pPr>
            <w:pStyle w:val="TJ1"/>
            <w:rPr>
              <w:rFonts w:asciiTheme="minorHAnsi" w:eastAsiaTheme="minorEastAsia" w:hAnsiTheme="minorHAnsi" w:cstheme="minorBidi"/>
              <w:noProof/>
              <w:sz w:val="22"/>
              <w:szCs w:val="22"/>
            </w:rPr>
          </w:pPr>
          <w:hyperlink w:anchor="_Toc385409449" w:history="1">
            <w:r w:rsidR="006B6C31" w:rsidRPr="00F358E5">
              <w:rPr>
                <w:rStyle w:val="Hiperhivatkozs"/>
                <w:noProof/>
              </w:rPr>
              <w:t>5. Összegzés</w:t>
            </w:r>
            <w:r w:rsidR="006B6C31">
              <w:rPr>
                <w:noProof/>
                <w:webHidden/>
              </w:rPr>
              <w:tab/>
            </w:r>
            <w:r>
              <w:rPr>
                <w:noProof/>
                <w:webHidden/>
              </w:rPr>
              <w:fldChar w:fldCharType="begin"/>
            </w:r>
            <w:r w:rsidR="006B6C31">
              <w:rPr>
                <w:noProof/>
                <w:webHidden/>
              </w:rPr>
              <w:instrText xml:space="preserve"> PAGEREF _Toc385409449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50" w:history="1">
            <w:r w:rsidR="006B6C31" w:rsidRPr="00F358E5">
              <w:rPr>
                <w:rStyle w:val="Hiperhivatkozs"/>
                <w:noProof/>
              </w:rPr>
              <w:t>5.1. Elért eredmények</w:t>
            </w:r>
            <w:r w:rsidR="006B6C31">
              <w:rPr>
                <w:noProof/>
                <w:webHidden/>
              </w:rPr>
              <w:tab/>
            </w:r>
            <w:r>
              <w:rPr>
                <w:noProof/>
                <w:webHidden/>
              </w:rPr>
              <w:fldChar w:fldCharType="begin"/>
            </w:r>
            <w:r w:rsidR="006B6C31">
              <w:rPr>
                <w:noProof/>
                <w:webHidden/>
              </w:rPr>
              <w:instrText xml:space="preserve"> PAGEREF _Toc385409450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037F5D">
          <w:pPr>
            <w:pStyle w:val="TJ2"/>
            <w:tabs>
              <w:tab w:val="right" w:leader="dot" w:pos="9062"/>
            </w:tabs>
            <w:rPr>
              <w:rFonts w:asciiTheme="minorHAnsi" w:eastAsiaTheme="minorEastAsia" w:hAnsiTheme="minorHAnsi" w:cstheme="minorBidi"/>
              <w:noProof/>
              <w:sz w:val="22"/>
              <w:szCs w:val="22"/>
            </w:rPr>
          </w:pPr>
          <w:hyperlink w:anchor="_Toc385409451" w:history="1">
            <w:r w:rsidR="006B6C31" w:rsidRPr="00F358E5">
              <w:rPr>
                <w:rStyle w:val="Hiperhivatkozs"/>
                <w:noProof/>
              </w:rPr>
              <w:t>5.2. Továbbfejlesztési lehetőségek</w:t>
            </w:r>
            <w:r w:rsidR="006B6C31">
              <w:rPr>
                <w:noProof/>
                <w:webHidden/>
              </w:rPr>
              <w:tab/>
            </w:r>
            <w:r>
              <w:rPr>
                <w:noProof/>
                <w:webHidden/>
              </w:rPr>
              <w:fldChar w:fldCharType="begin"/>
            </w:r>
            <w:r w:rsidR="006B6C31">
              <w:rPr>
                <w:noProof/>
                <w:webHidden/>
              </w:rPr>
              <w:instrText xml:space="preserve"> PAGEREF _Toc385409451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037F5D">
          <w:pPr>
            <w:pStyle w:val="TJ1"/>
            <w:rPr>
              <w:rFonts w:asciiTheme="minorHAnsi" w:eastAsiaTheme="minorEastAsia" w:hAnsiTheme="minorHAnsi" w:cstheme="minorBidi"/>
              <w:noProof/>
              <w:sz w:val="22"/>
              <w:szCs w:val="22"/>
            </w:rPr>
          </w:pPr>
          <w:hyperlink w:anchor="_Toc385409452" w:history="1">
            <w:r w:rsidR="006B6C31" w:rsidRPr="00F358E5">
              <w:rPr>
                <w:rStyle w:val="Hiperhivatkozs"/>
                <w:noProof/>
              </w:rPr>
              <w:t>Irodalomjegyzék</w:t>
            </w:r>
            <w:r w:rsidR="006B6C31">
              <w:rPr>
                <w:noProof/>
                <w:webHidden/>
              </w:rPr>
              <w:tab/>
            </w:r>
            <w:r>
              <w:rPr>
                <w:noProof/>
                <w:webHidden/>
              </w:rPr>
              <w:fldChar w:fldCharType="begin"/>
            </w:r>
            <w:r w:rsidR="006B6C31">
              <w:rPr>
                <w:noProof/>
                <w:webHidden/>
              </w:rPr>
              <w:instrText xml:space="preserve"> PAGEREF _Toc385409452 \h </w:instrText>
            </w:r>
            <w:r>
              <w:rPr>
                <w:noProof/>
                <w:webHidden/>
              </w:rPr>
            </w:r>
            <w:r>
              <w:rPr>
                <w:noProof/>
                <w:webHidden/>
              </w:rPr>
              <w:fldChar w:fldCharType="separate"/>
            </w:r>
            <w:r w:rsidR="00791EF1">
              <w:rPr>
                <w:noProof/>
                <w:webHidden/>
              </w:rPr>
              <w:t>37</w:t>
            </w:r>
            <w:r>
              <w:rPr>
                <w:noProof/>
                <w:webHidden/>
              </w:rPr>
              <w:fldChar w:fldCharType="end"/>
            </w:r>
          </w:hyperlink>
        </w:p>
        <w:p w:rsidR="00AF24CC" w:rsidRDefault="00037F5D">
          <w:r>
            <w:rPr>
              <w:b/>
              <w:bCs/>
            </w:rPr>
            <w:fldChar w:fldCharType="end"/>
          </w:r>
        </w:p>
      </w:sdtContent>
    </w:sdt>
    <w:p w:rsidR="00AF24CC" w:rsidRPr="00AF24CC" w:rsidRDefault="00AF24CC" w:rsidP="00AF24CC"/>
    <w:p w:rsidR="00783418" w:rsidRDefault="00F2142D" w:rsidP="001251E3">
      <w:pPr>
        <w:pStyle w:val="Cmsor1"/>
      </w:pPr>
      <w:r w:rsidRPr="00E05D93">
        <w:br w:type="page"/>
      </w:r>
      <w:bookmarkStart w:id="1" w:name="_Toc369881013"/>
      <w:bookmarkStart w:id="2" w:name="_Toc371356718"/>
      <w:bookmarkStart w:id="3" w:name="_Toc385287709"/>
      <w:bookmarkStart w:id="4" w:name="_Toc385409414"/>
      <w:bookmarkStart w:id="5" w:name="_Toc369881017"/>
    </w:p>
    <w:p w:rsidR="0094134C" w:rsidRPr="00E05D93" w:rsidRDefault="0094134C" w:rsidP="001251E3">
      <w:pPr>
        <w:pStyle w:val="Cmsor1"/>
      </w:pPr>
      <w:r w:rsidRPr="00E05D93">
        <w:lastRenderedPageBreak/>
        <w:t xml:space="preserve">1. Rendszer </w:t>
      </w:r>
      <w:r w:rsidRPr="001251E3">
        <w:t>célja</w:t>
      </w:r>
      <w:bookmarkEnd w:id="1"/>
      <w:bookmarkEnd w:id="2"/>
      <w:bookmarkEnd w:id="3"/>
      <w:bookmarkEnd w:id="4"/>
    </w:p>
    <w:p w:rsidR="0094134C" w:rsidRPr="00E05D93" w:rsidRDefault="0094134C" w:rsidP="001251E3">
      <w:pPr>
        <w:pStyle w:val="Cmsor2"/>
      </w:pPr>
      <w:bookmarkStart w:id="6" w:name="_Toc371356719"/>
      <w:bookmarkStart w:id="7" w:name="_Toc385287710"/>
      <w:bookmarkStart w:id="8" w:name="_Toc385409415"/>
      <w:r w:rsidRPr="00E05D93">
        <w:t xml:space="preserve">1.1. Észlelők munkájának </w:t>
      </w:r>
      <w:r w:rsidRPr="001251E3">
        <w:t>támogatása</w:t>
      </w:r>
      <w:bookmarkEnd w:id="6"/>
      <w:bookmarkEnd w:id="7"/>
      <w:bookmarkEnd w:id="8"/>
    </w:p>
    <w:p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r w:rsidRPr="00E05D93">
        <w:t>webkamerák</w:t>
      </w:r>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búrával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rsidR="0094134C" w:rsidRPr="00E05D93" w:rsidRDefault="0094134C" w:rsidP="0094134C"/>
    <w:p w:rsidR="0073438E" w:rsidRPr="00E05D93" w:rsidRDefault="0094134C" w:rsidP="006F6FF8">
      <w:pPr>
        <w:pStyle w:val="Cmsor2"/>
      </w:pPr>
      <w:bookmarkStart w:id="9" w:name="_Toc371356720"/>
      <w:bookmarkStart w:id="10" w:name="_Toc385287711"/>
      <w:bookmarkStart w:id="11" w:name="_Toc385409416"/>
      <w:r w:rsidRPr="00E05D93">
        <w:t xml:space="preserve">1.2. Működtetés </w:t>
      </w:r>
      <w:r w:rsidRPr="006F6FF8">
        <w:t>kényszerfeltételek</w:t>
      </w:r>
      <w:r w:rsidRPr="00E05D93">
        <w:t xml:space="preserve"> mellett</w:t>
      </w:r>
      <w:bookmarkEnd w:id="9"/>
      <w:bookmarkEnd w:id="10"/>
      <w:bookmarkEnd w:id="11"/>
    </w:p>
    <w:p w:rsidR="0073438E" w:rsidRDefault="0073438E" w:rsidP="0073438E">
      <w:pPr>
        <w:spacing w:before="120"/>
        <w:ind w:firstLine="426"/>
      </w:pPr>
      <w:r w:rsidRPr="00E05D93">
        <w:t>Az OMSZ</w:t>
      </w:r>
      <w:r w:rsidR="003B7ECE">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router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rsidR="008E56E3" w:rsidRDefault="008E56E3" w:rsidP="008E56E3">
      <w:pPr>
        <w:keepNext/>
        <w:spacing w:before="120"/>
        <w:ind w:firstLine="0"/>
        <w:jc w:val="center"/>
      </w:pPr>
      <w:r>
        <w:rPr>
          <w:noProof/>
          <w:lang w:val="en-US" w:eastAsia="en-US"/>
        </w:rPr>
        <w:drawing>
          <wp:inline distT="0" distB="0" distL="0" distR="0">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9" cstate="print"/>
                    <a:srcRect t="19889" b="17482"/>
                    <a:stretch/>
                  </pic:blipFill>
                  <pic:spPr bwMode="auto">
                    <a:xfrm>
                      <a:off x="0" y="0"/>
                      <a:ext cx="3125808" cy="2697012"/>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A5240" w:rsidRPr="00131399" w:rsidRDefault="00037F5D"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F645D6">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385409417"/>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rsidR="0094134C" w:rsidRPr="00E05D93" w:rsidRDefault="0040278B" w:rsidP="006F6FF8">
      <w:pPr>
        <w:pStyle w:val="Cmsor2"/>
      </w:pPr>
      <w:bookmarkStart w:id="16" w:name="_Toc371356723"/>
      <w:bookmarkStart w:id="17" w:name="_Toc385287713"/>
      <w:bookmarkStart w:id="18" w:name="_Toc385409418"/>
      <w:r w:rsidRPr="00E05D93">
        <w:t>2</w:t>
      </w:r>
      <w:r w:rsidR="0094134C" w:rsidRPr="00E05D93">
        <w:t xml:space="preserve">.1. Cél </w:t>
      </w:r>
      <w:r w:rsidR="0094134C" w:rsidRPr="006F6FF8">
        <w:t>meghatározása</w:t>
      </w:r>
      <w:bookmarkEnd w:id="16"/>
      <w:bookmarkEnd w:id="17"/>
      <w:bookmarkEnd w:id="18"/>
    </w:p>
    <w:p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Ezt az értéket úgynevezett oktában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 így 0 oktánál, ha egy</w:t>
      </w:r>
      <w:r w:rsidR="00010593">
        <w:t xml:space="preserve"> egészen</w:t>
      </w:r>
      <w:r w:rsidRPr="00E05D93">
        <w:t xml:space="preserve"> kis felhő van az égen, már 1 okta az értéke. </w:t>
      </w:r>
      <w:r w:rsidR="008A2F7D">
        <w:t>Ezen kívül fontos figyelembe vennünk, hogy Cumulus típusú felhő (később részletezve) nem lehet 8 okta. Ebben az esetben feltételeznünk kell, hogy vannak kis lyukak, csak mi nem látjuk őket, és az értéket 7 oktának kell becsülni.</w:t>
      </w:r>
      <w:r w:rsidR="006A0DE4">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p>
    <w:p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A66775">
        <w:t xml:space="preserve">tt feltételek mellett meg kell </w:t>
      </w:r>
      <w:r w:rsidR="00EC376B" w:rsidRPr="00E05D93">
        <w:t xml:space="preserve"> határozni az ég oktában mért borultságát</w:t>
      </w:r>
      <w:r w:rsidR="00AF4298" w:rsidRPr="00E05D93">
        <w:t>.</w:t>
      </w:r>
    </w:p>
    <w:p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 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r w:rsidR="0008634C">
        <w:t xml:space="preserve"> </w:t>
      </w:r>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rsidR="00FD57B6" w:rsidRPr="00FD57B6" w:rsidRDefault="00FD57B6" w:rsidP="005A6233">
      <w:pPr>
        <w:pStyle w:val="Cmsor2"/>
      </w:pPr>
      <w:bookmarkStart w:id="19" w:name="_Toc385287714"/>
      <w:bookmarkStart w:id="20" w:name="_Toc385409419"/>
      <w:r w:rsidRPr="00FD57B6">
        <w:t xml:space="preserve">2.2. Felhők </w:t>
      </w:r>
      <w:r w:rsidRPr="005A6233">
        <w:t>típusai</w:t>
      </w:r>
      <w:r w:rsidR="009B099A">
        <w:t xml:space="preserve"> és jellemzői</w:t>
      </w:r>
      <w:bookmarkEnd w:id="19"/>
      <w:bookmarkEnd w:id="20"/>
    </w:p>
    <w:p w:rsidR="004C548A" w:rsidRPr="00BC474A" w:rsidRDefault="00D416EB" w:rsidP="004C548A">
      <w:pPr>
        <w:spacing w:before="120"/>
        <w:ind w:firstLine="426"/>
      </w:pPr>
      <w:r>
        <w:t>A felhőket magasság szerint három</w:t>
      </w:r>
      <w:r w:rsidR="004C548A" w:rsidRPr="00E05D93">
        <w:t xml:space="preserve"> rétegbe, és ezeken belül 10 </w:t>
      </w:r>
      <w:r w:rsidR="00AD3564">
        <w:t>típusra</w:t>
      </w:r>
      <w:r w:rsidR="004C548A" w:rsidRPr="00E05D93">
        <w:t xml:space="preserve"> oszthatjuk</w:t>
      </w:r>
      <w:r w:rsidR="004C548A">
        <w:t xml:space="preserve"> (lásd </w:t>
      </w:r>
      <w:r w:rsidR="005D510F">
        <w:t>1</w:t>
      </w:r>
      <w:r w:rsidR="004C548A">
        <w:t>. táblázat)</w:t>
      </w:r>
      <w:r w:rsidR="004C548A" w:rsidRPr="00E05D93">
        <w:t xml:space="preserve">. </w:t>
      </w:r>
      <w:r w:rsidR="000C1732">
        <w:t>Ha</w:t>
      </w:r>
      <w:r w:rsidR="004C548A" w:rsidRPr="00E05D93">
        <w:t xml:space="preserve"> igazán részletesek akarunk lenni, akkor még ezeket is</w:t>
      </w:r>
      <w:r w:rsidR="004C548A">
        <w:t xml:space="preserve"> tovább oszthatjuk altípusokra. Az alábbi adatokat a</w:t>
      </w:r>
      <w:r w:rsidR="009F67D2">
        <w:t xml:space="preserve"> MET Office könyvében</w:t>
      </w:r>
      <w:r w:rsidR="003B7ECE">
        <w:t xml:space="preserve"> </w:t>
      </w:r>
      <w:r w:rsidR="00037F5D">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037F5D">
        <w:fldChar w:fldCharType="separate"/>
      </w:r>
      <w:r w:rsidR="003B7ECE" w:rsidRPr="003B7ECE">
        <w:rPr>
          <w:noProof/>
        </w:rPr>
        <w:t>[2]</w:t>
      </w:r>
      <w:r w:rsidR="00037F5D">
        <w:fldChar w:fldCharType="end"/>
      </w:r>
      <w:r w:rsidR="004C548A">
        <w:t xml:space="preserve"> leírtak alapján</w:t>
      </w:r>
      <w:r w:rsidR="00EC5A00">
        <w:t xml:space="preserve"> az OMSZ specifikációjából</w:t>
      </w:r>
      <w:r w:rsidR="002173CE">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r w:rsidR="004C548A">
        <w:t xml:space="preserve"> gyűjtöttük össze.</w:t>
      </w:r>
    </w:p>
    <w:p w:rsidR="004C548A" w:rsidRPr="00CF1FA8" w:rsidRDefault="004C548A" w:rsidP="004C548A">
      <w:pPr>
        <w:spacing w:before="120"/>
        <w:ind w:firstLine="426"/>
      </w:pPr>
      <w:r w:rsidRPr="00CF1FA8">
        <w:t>Magasan lévő felhők a Cirrus, Cirrocumulus és a Cirrostratus. Ezekre egységesen igaz, hogy 6000m fölött helyezkednek el, jégkristályokból állnak és nem adnak csapadékot.</w:t>
      </w:r>
    </w:p>
    <w:p w:rsidR="004C548A" w:rsidRPr="00CF1FA8" w:rsidRDefault="004C548A" w:rsidP="004C548A">
      <w:pPr>
        <w:spacing w:before="120"/>
        <w:ind w:firstLine="426"/>
      </w:pPr>
      <w:r w:rsidRPr="00CF1FA8">
        <w:t xml:space="preserve">A Cirrus egy világos színű, szálas szerkezetű magasan elhelyezkedő felhő. Általában egyszerre csak kevés </w:t>
      </w:r>
      <w:r w:rsidR="00447689">
        <w:t>–</w:t>
      </w:r>
      <w:r w:rsidRPr="00CF1FA8">
        <w:t xml:space="preserve"> néhány okta </w:t>
      </w:r>
      <w:r w:rsidR="00447689">
        <w:t>–</w:t>
      </w:r>
      <w:r w:rsidRPr="00CF1FA8">
        <w:t xml:space="preserve"> van belőle az égen. Érdekesség, hog</w:t>
      </w:r>
      <w:r w:rsidR="00996269">
        <w:t>y gyakran a repülőgépek kondenz</w:t>
      </w:r>
      <w:r w:rsidRPr="00CF1FA8">
        <w:t>csíkja is Cirrus-szá alakul, ha sokáig megmarad (és ez nem baj, nem</w:t>
      </w:r>
      <w:r w:rsidR="00C70597">
        <w:t xml:space="preserve"> kell leszű</w:t>
      </w:r>
      <w:r w:rsidRPr="00CF1FA8">
        <w:t>rni a felhők közül).</w:t>
      </w:r>
    </w:p>
    <w:p w:rsidR="004C548A" w:rsidRPr="00CF1FA8" w:rsidRDefault="004C548A" w:rsidP="004C548A">
      <w:pPr>
        <w:spacing w:before="120"/>
        <w:ind w:firstLine="426"/>
      </w:pPr>
      <w:r w:rsidRPr="00CF1FA8">
        <w:lastRenderedPageBreak/>
        <w:t xml:space="preserve">A Cirrocumulust a köznyelv "bárányfelhő"-nek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rsidR="004C548A" w:rsidRDefault="004C548A" w:rsidP="004C548A">
      <w:pPr>
        <w:spacing w:before="120"/>
        <w:ind w:firstLine="426"/>
      </w:pPr>
      <w:r w:rsidRPr="00CF1FA8">
        <w:t>A Cirrostratus egy magasan elhelyezkedő egybefüggő fátyolfelhő. Képes az egész eget beborítani. Különleges ismertetőjele, hogy nagyon hasonlít az Altostratusra, de átlátszik rajta a Nap, és körülötte Halo jelenség alakul ki, tehát egy gyűrű látszik.</w:t>
      </w:r>
    </w:p>
    <w:tbl>
      <w:tblPr>
        <w:tblW w:w="3105" w:type="pct"/>
        <w:jc w:val="center"/>
        <w:tblCellMar>
          <w:left w:w="10" w:type="dxa"/>
          <w:right w:w="10" w:type="dxa"/>
        </w:tblCellMar>
        <w:tblLook w:val="0000"/>
      </w:tblPr>
      <w:tblGrid>
        <w:gridCol w:w="1666"/>
        <w:gridCol w:w="2184"/>
        <w:gridCol w:w="1876"/>
      </w:tblGrid>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Szint</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37F5D" w:rsidP="00A42D2C">
            <w:pPr>
              <w:spacing w:before="120"/>
              <w:ind w:firstLine="202"/>
              <w:rPr>
                <w:sz w:val="18"/>
                <w:szCs w:val="18"/>
              </w:rPr>
            </w:pPr>
            <w:hyperlink r:id="rId10">
              <w:r w:rsidR="003B7ECE" w:rsidRPr="00E05D93">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37F5D" w:rsidP="00A42D2C">
            <w:pPr>
              <w:spacing w:before="120"/>
              <w:ind w:firstLine="202"/>
              <w:rPr>
                <w:sz w:val="18"/>
                <w:szCs w:val="18"/>
              </w:rPr>
            </w:pPr>
            <w:hyperlink r:id="rId11">
              <w:r w:rsidR="003B7ECE" w:rsidRPr="00E05D93">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37F5D" w:rsidP="00A42D2C">
            <w:pPr>
              <w:spacing w:before="120"/>
              <w:ind w:firstLine="202"/>
              <w:rPr>
                <w:sz w:val="18"/>
                <w:szCs w:val="18"/>
              </w:rPr>
            </w:pPr>
            <w:hyperlink r:id="rId12">
              <w:r w:rsidR="003B7ECE" w:rsidRPr="00E05D93">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37F5D" w:rsidP="00A42D2C">
            <w:pPr>
              <w:spacing w:before="120"/>
              <w:ind w:firstLine="202"/>
              <w:rPr>
                <w:sz w:val="18"/>
                <w:szCs w:val="18"/>
              </w:rPr>
            </w:pPr>
            <w:hyperlink r:id="rId13">
              <w:r w:rsidR="003B7ECE" w:rsidRPr="00E05D93">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37F5D" w:rsidP="00A42D2C">
            <w:pPr>
              <w:spacing w:before="120"/>
              <w:ind w:firstLine="202"/>
              <w:rPr>
                <w:sz w:val="18"/>
                <w:szCs w:val="18"/>
              </w:rPr>
            </w:pPr>
            <w:hyperlink r:id="rId14">
              <w:r w:rsidR="003B7ECE" w:rsidRPr="00E05D93">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37F5D" w:rsidP="00A42D2C">
            <w:pPr>
              <w:spacing w:before="120"/>
              <w:ind w:firstLine="202"/>
              <w:rPr>
                <w:sz w:val="18"/>
                <w:szCs w:val="18"/>
              </w:rPr>
            </w:pPr>
            <w:hyperlink r:id="rId15">
              <w:r w:rsidR="003B7ECE" w:rsidRPr="00E05D93">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37F5D" w:rsidP="00A42D2C">
            <w:pPr>
              <w:spacing w:before="120"/>
              <w:ind w:firstLine="202"/>
              <w:rPr>
                <w:sz w:val="18"/>
                <w:szCs w:val="18"/>
              </w:rPr>
            </w:pPr>
            <w:hyperlink r:id="rId16">
              <w:r w:rsidR="003B7ECE" w:rsidRPr="00E05D93">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37F5D" w:rsidP="00A42D2C">
            <w:pPr>
              <w:spacing w:before="120"/>
              <w:ind w:firstLine="202"/>
              <w:rPr>
                <w:sz w:val="18"/>
                <w:szCs w:val="18"/>
              </w:rPr>
            </w:pPr>
            <w:hyperlink r:id="rId17">
              <w:r w:rsidR="003B7ECE"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37F5D" w:rsidP="00A42D2C">
            <w:pPr>
              <w:spacing w:before="120"/>
              <w:ind w:firstLine="202"/>
              <w:rPr>
                <w:sz w:val="18"/>
                <w:szCs w:val="18"/>
              </w:rPr>
            </w:pPr>
            <w:hyperlink r:id="rId18">
              <w:r w:rsidR="003B7ECE" w:rsidRPr="00E05D93">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291303" w:rsidP="00A42D2C">
            <w:pPr>
              <w:spacing w:before="120"/>
              <w:ind w:firstLine="202"/>
              <w:rPr>
                <w:sz w:val="18"/>
                <w:szCs w:val="18"/>
              </w:rPr>
            </w:pPr>
            <w:r>
              <w:rPr>
                <w:sz w:val="18"/>
                <w:szCs w:val="18"/>
              </w:rPr>
              <w:t>K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037F5D" w:rsidP="00A42D2C">
            <w:pPr>
              <w:spacing w:before="120"/>
              <w:ind w:firstLine="202"/>
              <w:rPr>
                <w:sz w:val="18"/>
                <w:szCs w:val="18"/>
              </w:rPr>
            </w:pPr>
            <w:hyperlink r:id="rId19">
              <w:r w:rsidR="003B7ECE" w:rsidRPr="00E05D93">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741916" w:rsidP="00A42D2C">
            <w:pPr>
              <w:keepNext/>
              <w:spacing w:before="120"/>
              <w:ind w:firstLine="202"/>
              <w:rPr>
                <w:sz w:val="18"/>
                <w:szCs w:val="18"/>
              </w:rPr>
            </w:pPr>
            <w:r>
              <w:rPr>
                <w:sz w:val="18"/>
                <w:szCs w:val="18"/>
              </w:rPr>
              <w:t>T</w:t>
            </w:r>
            <w:r w:rsidR="003B7ECE" w:rsidRPr="00E05D93">
              <w:rPr>
                <w:sz w:val="18"/>
                <w:szCs w:val="18"/>
              </w:rPr>
              <w:t>öbb szintet átfog</w:t>
            </w:r>
          </w:p>
        </w:tc>
      </w:tr>
    </w:tbl>
    <w:p w:rsidR="004C548A" w:rsidRPr="00BC474A" w:rsidRDefault="00037F5D" w:rsidP="004C548A">
      <w:pPr>
        <w:pStyle w:val="Kpalrs"/>
        <w:spacing w:before="120"/>
        <w:rPr>
          <w:noProof/>
          <w:color w:val="000000" w:themeColor="text1"/>
          <w:szCs w:val="20"/>
        </w:rPr>
      </w:pPr>
      <w:r w:rsidRPr="00750117">
        <w:rPr>
          <w:noProof/>
          <w:color w:val="000000" w:themeColor="text1"/>
          <w:szCs w:val="20"/>
        </w:rPr>
        <w:fldChar w:fldCharType="begin"/>
      </w:r>
      <w:r w:rsidR="004C548A"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1</w:t>
      </w:r>
      <w:r w:rsidRPr="00750117">
        <w:rPr>
          <w:noProof/>
          <w:color w:val="000000" w:themeColor="text1"/>
          <w:szCs w:val="20"/>
        </w:rPr>
        <w:fldChar w:fldCharType="end"/>
      </w:r>
      <w:r w:rsidR="004C548A" w:rsidRPr="00750117">
        <w:rPr>
          <w:noProof/>
          <w:color w:val="000000" w:themeColor="text1"/>
          <w:szCs w:val="20"/>
        </w:rPr>
        <w:t>. táblázat – Felhők típusai.</w:t>
      </w:r>
      <w:r>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Pr>
          <w:noProof/>
          <w:color w:val="000000" w:themeColor="text1"/>
          <w:szCs w:val="20"/>
        </w:rPr>
        <w:fldChar w:fldCharType="separate"/>
      </w:r>
      <w:r w:rsidR="003B7ECE" w:rsidRPr="003B7ECE">
        <w:rPr>
          <w:i w:val="0"/>
          <w:noProof/>
          <w:color w:val="000000" w:themeColor="text1"/>
          <w:szCs w:val="20"/>
        </w:rPr>
        <w:t>[2]</w:t>
      </w:r>
      <w:r>
        <w:rPr>
          <w:noProof/>
          <w:color w:val="000000" w:themeColor="text1"/>
          <w:szCs w:val="20"/>
        </w:rPr>
        <w:fldChar w:fldCharType="end"/>
      </w:r>
    </w:p>
    <w:p w:rsidR="004C548A" w:rsidRPr="00CF1FA8" w:rsidRDefault="004C548A" w:rsidP="004C548A">
      <w:pPr>
        <w:spacing w:before="120"/>
        <w:ind w:firstLine="426"/>
      </w:pPr>
      <w:r w:rsidRPr="00CF1FA8">
        <w:t>A középmagasan elhelyezkedő felhők 2500</w:t>
      </w:r>
      <w:r w:rsidR="00495F1C">
        <w:t>–</w:t>
      </w:r>
      <w:r w:rsidRPr="00CF1FA8">
        <w:t>6000m között találhatók. Típusai az Altocumulus, Altostratus és Nimbostratus.</w:t>
      </w:r>
    </w:p>
    <w:p w:rsidR="004C548A" w:rsidRPr="00CF1FA8" w:rsidRDefault="004C548A" w:rsidP="004C548A">
      <w:pPr>
        <w:spacing w:before="120"/>
        <w:ind w:firstLine="426"/>
      </w:pPr>
      <w:r w:rsidRPr="00CF1FA8">
        <w:t>Az Altocumulus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w:t>
      </w:r>
      <w:r w:rsidR="00231DB0">
        <w:t>–</w:t>
      </w:r>
      <w:r w:rsidRPr="00CF1FA8">
        <w:t>7 oktáig.</w:t>
      </w:r>
    </w:p>
    <w:p w:rsidR="004C548A" w:rsidRPr="00CF1FA8" w:rsidRDefault="004C548A" w:rsidP="004C548A">
      <w:pPr>
        <w:spacing w:before="120"/>
        <w:ind w:firstLine="426"/>
      </w:pPr>
      <w:r w:rsidRPr="00CF1FA8">
        <w:t>Az Altostratus is középmagasan van, és a teljes eget beborítja. Általában egysíkú, egyszínű, és nem ad csapadékot. Két fajtája van. Az egyiken átlátszik a Nap és Halo-ja (gyűrűje) van, a másikon nem látszik át.</w:t>
      </w:r>
    </w:p>
    <w:p w:rsidR="004C548A" w:rsidRPr="00CF1FA8" w:rsidRDefault="004C548A" w:rsidP="004C548A">
      <w:pPr>
        <w:spacing w:before="120"/>
        <w:ind w:firstLine="426"/>
      </w:pPr>
      <w:r w:rsidRPr="00CF1FA8">
        <w:t>A Nimbostratus egy vastag, egész eget beborító, középmagasságban elhelyezkedő felhő. Több napig tartó eső vagy hó származhat belőle. Vastagsága miatt a Nap nem látszik át rajta. Nagyon hasonlít az Altostratusra, ezért akkor mondhatjuk Nimbostratusnak egy</w:t>
      </w:r>
      <w:r w:rsidR="00006C84">
        <w:t xml:space="preserve"> felhő típusát, ha csapadék esik</w:t>
      </w:r>
      <w:r w:rsidRPr="00CF1FA8">
        <w:t xml:space="preserve">. Egyedi jellemzője, hogy esőn és </w:t>
      </w:r>
      <w:r>
        <w:t>havon</w:t>
      </w:r>
      <w:r w:rsidRPr="00CF1FA8">
        <w:t xml:space="preserve"> kívül fagyott eső is származhat belőle.</w:t>
      </w:r>
    </w:p>
    <w:p w:rsidR="005D4F36" w:rsidRDefault="005D4F36" w:rsidP="004C548A">
      <w:pPr>
        <w:spacing w:before="120"/>
        <w:ind w:firstLine="426"/>
      </w:pPr>
    </w:p>
    <w:p w:rsidR="005D4F36" w:rsidRDefault="005D4F36" w:rsidP="004C548A">
      <w:pPr>
        <w:spacing w:before="120"/>
        <w:ind w:firstLine="426"/>
      </w:pPr>
      <w:r>
        <w:lastRenderedPageBreak/>
        <w:t>Az alacsonyan elhelyezkedő felhők 2500</w:t>
      </w:r>
      <w:r w:rsidR="00657DD5">
        <w:t xml:space="preserve"> </w:t>
      </w:r>
      <w:r>
        <w:t>m alatt találhatók.</w:t>
      </w:r>
      <w:r w:rsidR="00CD065C">
        <w:t xml:space="preserve"> Típusai a Cumulus, Cumulonimbus, </w:t>
      </w:r>
      <w:r w:rsidR="00CD065C" w:rsidRPr="00CF1FA8">
        <w:t>Stratocumulus</w:t>
      </w:r>
      <w:r w:rsidR="00CD065C">
        <w:t xml:space="preserve"> és a Stratus.</w:t>
      </w:r>
    </w:p>
    <w:p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rsidR="004C548A" w:rsidRPr="00CF1FA8" w:rsidRDefault="004C548A" w:rsidP="004C548A">
      <w:pPr>
        <w:spacing w:before="120"/>
        <w:ind w:firstLine="426"/>
      </w:pPr>
      <w:r w:rsidRPr="00CF1FA8">
        <w:t>A Cumulonimbus a Cumulus egy továbbfejlődött változata</w:t>
      </w:r>
      <w:r>
        <w:t>. A</w:t>
      </w:r>
      <w:r w:rsidRPr="00CF1FA8">
        <w:t>kkor nevezzük így a felhőt, ha a Cumulus magassága átlép a közepmagas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rsidR="005D510F" w:rsidRDefault="005D510F" w:rsidP="005D510F">
      <w:pPr>
        <w:keepNext/>
        <w:spacing w:before="120"/>
        <w:ind w:firstLine="0"/>
        <w:jc w:val="center"/>
      </w:pPr>
      <w:r>
        <w:rPr>
          <w:noProof/>
          <w:lang w:val="en-US" w:eastAsia="en-US"/>
        </w:rPr>
        <w:drawing>
          <wp:inline distT="0" distB="0" distL="0" distR="0">
            <wp:extent cx="5753100" cy="2156460"/>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3100" cy="2156460"/>
                    </a:xfrm>
                    <a:prstGeom prst="rect">
                      <a:avLst/>
                    </a:prstGeom>
                    <a:noFill/>
                    <a:ln>
                      <a:noFill/>
                    </a:ln>
                  </pic:spPr>
                </pic:pic>
              </a:graphicData>
            </a:graphic>
          </wp:inline>
        </w:drawing>
      </w:r>
    </w:p>
    <w:p w:rsidR="005D510F" w:rsidRPr="005D510F" w:rsidRDefault="00037F5D"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rsidR="004C548A" w:rsidRPr="00CF1FA8" w:rsidRDefault="004C548A" w:rsidP="004C548A">
      <w:pPr>
        <w:spacing w:before="120"/>
        <w:ind w:firstLine="426"/>
      </w:pPr>
      <w:r w:rsidRPr="00CF1FA8">
        <w:t>A Stratocumulus alacsonyan elhelyezkedő párna alakú felhő. Sötét foltok vannak rajta, de a széle világos. Vertikális magassága kicsi, gyenge esőt adhat. Maximum 7 okta lehet belőle.</w:t>
      </w:r>
    </w:p>
    <w:p w:rsidR="004C548A" w:rsidRDefault="004C548A" w:rsidP="004C548A">
      <w:pPr>
        <w:spacing w:before="120"/>
        <w:ind w:firstLine="426"/>
      </w:pPr>
      <w:r w:rsidRPr="00CF1FA8">
        <w:t xml:space="preserve">A Stratusnak </w:t>
      </w:r>
      <w:r>
        <w:t>két</w:t>
      </w:r>
      <w:r w:rsidRPr="00CF1FA8">
        <w:t xml:space="preserve"> fajtája lehet: Virga és Stratus. A Virga csapadékos időben fordul elő, sötét, cafatos szélű, szálas szerkezetű, míg a Stratus a felszállt köd. Színe világos, egysíkú, egyszínű, és szitálást eredményezhet.</w:t>
      </w:r>
    </w:p>
    <w:p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Stratus és Cumulus típusú felhők (lásd </w:t>
      </w:r>
      <w:r w:rsidR="0048716A">
        <w:t>2</w:t>
      </w:r>
      <w:r>
        <w:t>. ábra). Az elsőbe tartozik többek között a Stratus, Cirrus, Nimbostratus, Altostratus, a másodikba pedig a Cumulus, Cumulonimbus, Altocumu</w:t>
      </w:r>
      <w:r w:rsidR="00085538">
        <w:t>lus. Programunkban jelenleg</w:t>
      </w:r>
      <w:r>
        <w:t xml:space="preserve"> ezek felismerése lesz a cél.</w:t>
      </w:r>
    </w:p>
    <w:p w:rsidR="004C548A" w:rsidRPr="00E05D93" w:rsidRDefault="004C548A" w:rsidP="004C548A">
      <w:pPr>
        <w:spacing w:before="120"/>
        <w:ind w:firstLine="426"/>
      </w:pPr>
      <w:r w:rsidRPr="00E05D93">
        <w:t xml:space="preserve">A Stratus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A Cumulus jellegű felhők 1</w:t>
      </w:r>
      <w:r w:rsidR="00026869">
        <w:t>–</w:t>
      </w:r>
      <w:r w:rsidRPr="00E05D93">
        <w:t>7 oktát boríthatnak be, míg a Stratus jellegűek leggyakrabban 7</w:t>
      </w:r>
      <w:r w:rsidR="00026869">
        <w:t>–</w:t>
      </w:r>
      <w:r w:rsidRPr="00E05D93">
        <w:t xml:space="preserve">8 oktát. Azonban ez gyakran még nem elegendő </w:t>
      </w:r>
      <w:r w:rsidRPr="00E05D93">
        <w:lastRenderedPageBreak/>
        <w:t>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Cumulus-os felhőzet közel 8 okta, és így a lyuka</w:t>
      </w:r>
      <w:r w:rsidR="0048716A">
        <w:t xml:space="preserve">k a felhők között nem látszanak. </w:t>
      </w:r>
      <w:r w:rsidR="004C548A" w:rsidRPr="00E05D93">
        <w:t>Ez a fenti két szempont együttes figyelembe vételével kiküszöbölhető, ugyanis hiába nem látunk lyukat, a szakirodalmak szerint</w:t>
      </w:r>
      <w:r w:rsidR="004C548A">
        <w:t xml:space="preserve"> (</w:t>
      </w:r>
      <w:r w:rsidR="00037F5D">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037F5D">
        <w:fldChar w:fldCharType="separate"/>
      </w:r>
      <w:r w:rsidR="003B7ECE" w:rsidRPr="003B7ECE">
        <w:rPr>
          <w:noProof/>
        </w:rPr>
        <w:t>[1]</w:t>
      </w:r>
      <w:r w:rsidR="00037F5D">
        <w:fldChar w:fldCharType="end"/>
      </w:r>
      <w:r w:rsidR="003B7ECE">
        <w:t xml:space="preserve"> és </w:t>
      </w:r>
      <w:r w:rsidR="00037F5D">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037F5D">
        <w:fldChar w:fldCharType="separate"/>
      </w:r>
      <w:r w:rsidR="003B7ECE" w:rsidRPr="003B7ECE">
        <w:rPr>
          <w:noProof/>
        </w:rPr>
        <w:t>[2]</w:t>
      </w:r>
      <w:r w:rsidR="00037F5D">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rsidR="004C548A" w:rsidRDefault="006F7B0B" w:rsidP="006F7B0B">
      <w:pPr>
        <w:pStyle w:val="Cmsor2"/>
      </w:pPr>
      <w:r>
        <w:t>2.3 Probléma elemzése</w:t>
      </w:r>
      <w:r w:rsidR="004C548A" w:rsidRPr="00E05D93">
        <w:t xml:space="preserve"> </w:t>
      </w:r>
    </w:p>
    <w:p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 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rsidR="00994342" w:rsidRDefault="00FC0314" w:rsidP="00994342">
      <w:r>
        <w:t>Ha sikerült detektálnunk a felhőket, a kapott értékek alapján már egyszerű számolással kifejezhetjük a nyolcadokban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értékeket a fenti szempontokat figyelembe véve kell összehasonlítani,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rsidR="0094134C" w:rsidRPr="00E05D93" w:rsidRDefault="0040278B" w:rsidP="009B099A">
      <w:pPr>
        <w:pStyle w:val="Cmsor2"/>
      </w:pPr>
      <w:bookmarkStart w:id="21" w:name="_Toc371356724"/>
      <w:bookmarkStart w:id="22" w:name="_Toc385287715"/>
      <w:bookmarkStart w:id="23" w:name="_Toc385409420"/>
      <w:r w:rsidRPr="00E05D93">
        <w:lastRenderedPageBreak/>
        <w:t>2</w:t>
      </w:r>
      <w:r w:rsidR="0094134C" w:rsidRPr="00E05D93">
        <w:t>.</w:t>
      </w:r>
      <w:r w:rsidR="00DF6AEB">
        <w:t>4</w:t>
      </w:r>
      <w:r w:rsidR="0094134C" w:rsidRPr="00E05D93">
        <w:t xml:space="preserve">. </w:t>
      </w:r>
      <w:r w:rsidR="00EC7750">
        <w:t>Borultság vizsgálata h</w:t>
      </w:r>
      <w:r w:rsidR="0094134C" w:rsidRPr="009B099A">
        <w:t>ibrid</w:t>
      </w:r>
      <w:r w:rsidR="0094134C" w:rsidRPr="00E05D93">
        <w:t xml:space="preserve"> küszöbölés</w:t>
      </w:r>
      <w:bookmarkEnd w:id="21"/>
      <w:r w:rsidR="00EC7750">
        <w:t>es algoritmussal</w:t>
      </w:r>
      <w:bookmarkEnd w:id="22"/>
      <w:bookmarkEnd w:id="23"/>
    </w:p>
    <w:p w:rsidR="00AF2303" w:rsidRPr="00E05D93" w:rsidRDefault="00D97214" w:rsidP="0048716A">
      <w:r>
        <w:t>Felhők detektálására az elsőként</w:t>
      </w:r>
      <w:r w:rsidR="0094134C" w:rsidRPr="00E05D93">
        <w:t xml:space="preserve"> </w:t>
      </w:r>
      <w:r w:rsidR="00DF6AEB">
        <w:t>meg</w:t>
      </w:r>
      <w:r w:rsidR="0094134C" w:rsidRPr="00E05D93">
        <w:t>vizsgált lehetséges megoldás</w:t>
      </w:r>
      <w:r w:rsidR="00E822AE">
        <w:t xml:space="preserve"> </w:t>
      </w:r>
      <w:r w:rsidR="00F7154F">
        <w:t>Famona és Asano művében</w:t>
      </w:r>
      <w:r w:rsidR="00EB4E80">
        <w:t xml:space="preserve"> </w:t>
      </w:r>
      <w:r w:rsidR="00037F5D">
        <w:fldChar w:fldCharType="begin" w:fldLock="1"/>
      </w:r>
      <w:r w:rsidR="00BA0FBB">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previouslyFormattedCitation" : "[3]" }, "properties" : { "noteIndex" : 0 }, "schema" : "https://github.com/citation-style-language/schema/raw/master/csl-citation.json" }</w:instrText>
      </w:r>
      <w:r w:rsidR="00037F5D">
        <w:fldChar w:fldCharType="separate"/>
      </w:r>
      <w:r w:rsidR="00503141" w:rsidRPr="00503141">
        <w:rPr>
          <w:noProof/>
        </w:rPr>
        <w:t>[3]</w:t>
      </w:r>
      <w:r w:rsidR="00037F5D">
        <w:fldChar w:fldCharType="end"/>
      </w:r>
      <w:r w:rsidR="00EB4E80">
        <w:t xml:space="preserve"> 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mely az információ kinyerésre éldetektálást használ, küszöbölésre pedig a</w:t>
      </w:r>
      <w:r w:rsidR="00DF6AEB">
        <w:t>z úgynevezett</w:t>
      </w:r>
      <w:r w:rsidR="0094134C" w:rsidRPr="00E05D93">
        <w:t xml:space="preserve"> P-tile módszert.</w:t>
      </w:r>
      <w:r w:rsidR="00AF2303" w:rsidRPr="00E05D93">
        <w:t xml:space="preserve"> </w:t>
      </w:r>
      <w:r w:rsidR="0094134C" w:rsidRPr="00E05D93">
        <w:t>Ebben az esetben mindig szürkeárnyalatos képpel dolgozunk</w:t>
      </w:r>
      <w:r w:rsidR="009A220F">
        <w:t>, így mindenképpen e</w:t>
      </w:r>
      <w:r w:rsidR="00351127">
        <w:t>lőfeldolgozással kell k</w:t>
      </w:r>
      <w:r w:rsidR="000C5801">
        <w:t>ezdenünk</w:t>
      </w:r>
      <w:r w:rsidR="0094134C" w:rsidRPr="00E05D93">
        <w:t xml:space="preserve">. Feltesszük, hogy az objektum világosabb a háttérnél. Ezen kívül azt is állíthatjuk, hogy az objektumok a kép egy bizonyos </w:t>
      </w:r>
      <w:r w:rsidR="005912D4">
        <w:t>százalékát</w:t>
      </w:r>
      <w:r w:rsidR="0094134C" w:rsidRPr="00E05D93">
        <w:t xml:space="preserve"> elfoglalják. Ezt jelölhetjük P%-kal. A küszöbölő algoritmusunk </w:t>
      </w:r>
      <w:r w:rsidR="00351127">
        <w:t>addig változtatja a küszöbértékünket, amíg a lehető legpontosabban el nem érjük a keresett P% értéket.</w:t>
      </w:r>
      <w:r w:rsidR="00AF2303" w:rsidRPr="00E05D93">
        <w:t xml:space="preserve"> </w:t>
      </w:r>
    </w:p>
    <w:p w:rsidR="00090F91" w:rsidRDefault="0094134C" w:rsidP="00090F91">
      <w:r w:rsidRPr="00E05D93">
        <w:t xml:space="preserve">A </w:t>
      </w:r>
      <w:r w:rsidR="0080006C">
        <w:t>módszer második része</w:t>
      </w:r>
      <w:r w:rsidRPr="00E05D93">
        <w:t xml:space="preserve"> az éldetektálás, ami segíti a képből való információ kinyerését. Az élek keretet adnak az objektum(ok) és a háttér között. Élkeresés eredményeként egy</w:t>
      </w:r>
      <w:r w:rsidR="00570A50">
        <w:t xml:space="preserve"> éltérkép (edge map)</w:t>
      </w:r>
      <w:r w:rsidRPr="00E05D93">
        <w:t xml:space="preserve"> jön létre</w:t>
      </w:r>
      <w:r w:rsidR="00581B2E">
        <w:t>.</w:t>
      </w:r>
      <w:r w:rsidRPr="00E05D93">
        <w:t xml:space="preserve"> Az élkeresésnek számos algoritmusa ismert, de </w:t>
      </w:r>
      <w:r w:rsidR="0080006C">
        <w:t xml:space="preserve">alapvetően </w:t>
      </w:r>
      <w:r w:rsidRPr="00E05D93">
        <w:t>két típusba sorolhatók: gradiens</w:t>
      </w:r>
      <w:r w:rsidR="00577C6D">
        <w:t xml:space="preserve"> alapú módszerek</w:t>
      </w:r>
      <w:r w:rsidRPr="00E05D93">
        <w:t xml:space="preserve"> és Laplace</w:t>
      </w:r>
      <w:r w:rsidR="006D2E95">
        <w:t xml:space="preserve"> megközelítés</w:t>
      </w:r>
      <w:r w:rsidR="00857359">
        <w:t>. Gradiens módszernél</w:t>
      </w:r>
      <w:r w:rsidRPr="00E05D93">
        <w:t xml:space="preserve"> lokális maximum értékeket keresünk</w:t>
      </w:r>
      <w:r w:rsidR="00B25C70">
        <w:t>, így az első deriváltat használjuk,</w:t>
      </w:r>
      <w:r w:rsidRPr="00E05D93">
        <w:t xml:space="preserve"> míg Laplace-nál zérus </w:t>
      </w:r>
      <w:r w:rsidR="002B1B08">
        <w:t>átmeneteket</w:t>
      </w:r>
      <w:r w:rsidRPr="00E05D93">
        <w:t xml:space="preserve"> a</w:t>
      </w:r>
      <w:r w:rsidR="00DE47FD">
        <w:t xml:space="preserve"> totális</w:t>
      </w:r>
      <w:r w:rsidRPr="00E05D93">
        <w:t xml:space="preserve"> má</w:t>
      </w:r>
      <w:r w:rsidR="00FC0499">
        <w:t>sodik deriváltban. Nekünk a lehető legpontosabb éldetektáló algoritmusra</w:t>
      </w:r>
      <w:r w:rsidRPr="00E05D93">
        <w:t xml:space="preserve"> van szükségü</w:t>
      </w:r>
      <w:r w:rsidR="00FC0499">
        <w:t>nk, aminek</w:t>
      </w:r>
      <w:r w:rsidRPr="00E05D93">
        <w:t xml:space="preserve"> a következő feltételeknek kell megfelelnie: </w:t>
      </w:r>
    </w:p>
    <w:p w:rsidR="00090F91" w:rsidRDefault="00090F91" w:rsidP="00090F91">
      <w:pPr>
        <w:pStyle w:val="Listaszerbekezds"/>
        <w:numPr>
          <w:ilvl w:val="0"/>
          <w:numId w:val="6"/>
        </w:numPr>
      </w:pPr>
      <w:r>
        <w:t>lehető legtöbb helyes élet adja</w:t>
      </w:r>
      <w:r w:rsidR="0094134C" w:rsidRPr="00E05D93">
        <w:t xml:space="preserve"> </w:t>
      </w:r>
    </w:p>
    <w:p w:rsidR="00090F91" w:rsidRDefault="0094134C" w:rsidP="00090F91">
      <w:pPr>
        <w:pStyle w:val="Listaszerbekezds"/>
        <w:numPr>
          <w:ilvl w:val="0"/>
          <w:numId w:val="6"/>
        </w:numPr>
      </w:pPr>
      <w:r w:rsidRPr="00E05D93">
        <w:t>az élek a lehető legközele</w:t>
      </w:r>
      <w:r w:rsidR="00090F91">
        <w:t>bb legyenek a pontos helyükhöz</w:t>
      </w:r>
    </w:p>
    <w:p w:rsidR="00090F91" w:rsidRDefault="0094134C" w:rsidP="00090F91">
      <w:pPr>
        <w:pStyle w:val="Listaszerbekezds"/>
        <w:numPr>
          <w:ilvl w:val="0"/>
          <w:numId w:val="6"/>
        </w:numPr>
      </w:pPr>
      <w:r w:rsidRPr="00E05D93">
        <w:t>minden é</w:t>
      </w:r>
      <w:r w:rsidR="00090F91">
        <w:t>let csak egyszer találjunk meg</w:t>
      </w:r>
    </w:p>
    <w:p w:rsidR="00FF49EA" w:rsidRDefault="0094134C" w:rsidP="00090F91">
      <w:pPr>
        <w:pStyle w:val="Listaszerbekezds"/>
        <w:numPr>
          <w:ilvl w:val="0"/>
          <w:numId w:val="6"/>
        </w:numPr>
      </w:pPr>
      <w:r w:rsidRPr="00E05D93">
        <w:t>a za</w:t>
      </w:r>
      <w:r w:rsidR="00090F91">
        <w:t>j</w:t>
      </w:r>
      <w:r w:rsidR="005E2835" w:rsidRPr="00E05D93">
        <w:t xml:space="preserve"> ne keltsen hamis éleket</w:t>
      </w:r>
    </w:p>
    <w:p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Canny éldetektálás</w:t>
      </w:r>
      <w:r w:rsidR="00132B63">
        <w:t xml:space="preserve"> [</w:t>
      </w:r>
      <w:r w:rsidR="000A6F91">
        <w:t>?</w:t>
      </w:r>
      <w:r w:rsidR="00132B63">
        <w:t>]</w:t>
      </w:r>
      <w:r w:rsidRPr="00E05D93">
        <w:t>, mivel ez zajszűrést is végez éldetektálás előtt. Persze más algoritmusok is használhatók</w:t>
      </w:r>
      <w:r w:rsidR="00B534B5">
        <w:t>, de minden esetben célszerű</w:t>
      </w:r>
      <w:r w:rsidRPr="00E05D93">
        <w:t xml:space="preserve"> zajszűréssel kezdeni. Az egyik legismertebb és leggyakrabban hasz</w:t>
      </w:r>
      <w:r w:rsidR="00AF4298" w:rsidRPr="00E05D93">
        <w:t>nált ilyen szűrő a Gauss szűrő</w:t>
      </w:r>
      <w:r w:rsidR="009E5714">
        <w:t xml:space="preserve"> [?]</w:t>
      </w:r>
      <w:r w:rsidR="00AF4298" w:rsidRPr="00E05D93">
        <w:t>.</w:t>
      </w:r>
    </w:p>
    <w:p w:rsidR="0048716A" w:rsidRDefault="0094134C" w:rsidP="0048716A">
      <w:pPr>
        <w:spacing w:before="120" w:after="600"/>
        <w:ind w:firstLine="426"/>
      </w:pPr>
      <w:r w:rsidRPr="00E05D93">
        <w:t xml:space="preserve">Ha sikerült a megfelelő éldetektálást </w:t>
      </w:r>
      <w:r w:rsidR="00B534B5">
        <w:t>el</w:t>
      </w:r>
      <w:r w:rsidRPr="00E05D93">
        <w:t>végezni, akkor megkaphatjuk a P% értékét. Ennek módja az</w:t>
      </w:r>
      <w:r w:rsidR="005E2835" w:rsidRPr="00E05D93">
        <w:t>,</w:t>
      </w:r>
      <w:r w:rsidR="00405990">
        <w:t xml:space="preserve"> hogy az eredeti kép éltérképből</w:t>
      </w:r>
      <w:r w:rsidR="00A51D90">
        <w:t xml:space="preserve"> kivonjuk a küszöbölt kép éltérképét</w:t>
      </w:r>
      <w:r w:rsidRPr="00E05D93">
        <w:t xml:space="preserve">. Ha ezt minden küszöbölő értékre elvégezzünk, akkor a kapott értékekből megkaphatjuk a P% értéket ott, ahol ez a különbség a legkisebb volt. A két kép kivonását az MSE- vel (Mean Squared Error) végezzük el. </w:t>
      </w:r>
    </w:p>
    <w:p w:rsidR="0048716A" w:rsidRDefault="0048716A" w:rsidP="0048716A">
      <w:r>
        <w:rPr>
          <w:noProof/>
          <w:lang w:val="en-US" w:eastAsia="en-US"/>
        </w:rPr>
        <w:lastRenderedPageBreak/>
        <w:drawing>
          <wp:inline distT="0" distB="0" distL="0" distR="0">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18867" cy="1956211"/>
                    </a:xfrm>
                    <a:prstGeom prst="rect">
                      <a:avLst/>
                    </a:prstGeom>
                    <a:noFill/>
                    <a:ln>
                      <a:noFill/>
                    </a:ln>
                  </pic:spPr>
                </pic:pic>
              </a:graphicData>
            </a:graphic>
          </wp:inline>
        </w:drawing>
      </w:r>
    </w:p>
    <w:p w:rsidR="0094134C" w:rsidRPr="0048716A" w:rsidRDefault="00037F5D"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rsidR="0094134C" w:rsidRPr="00FF49EA" w:rsidRDefault="0094134C" w:rsidP="0048716A">
      <w:r w:rsidRPr="00E05D93">
        <w:t>A</w:t>
      </w:r>
      <w:r w:rsidR="008851C1">
        <w:t xml:space="preserve"> függvényben szerepel egy</w:t>
      </w:r>
      <w:r w:rsidRPr="00E05D93">
        <w:t xml:space="preserve"> Step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w:t>
      </w:r>
      <w:r w:rsidR="000E15EB">
        <w:t>én pontosabb, de lassabb. E</w:t>
      </w:r>
      <w:r w:rsidRPr="00E05D93">
        <w:t>setünkben a pontosság előbbre való a sebességnél, mivel a kép feldolgozására kb. 10 perc áll a rendelkezésünkre az újabb kép készítése előtt. A hibrid algoritmus a tesztesetek többségében pontosabb eredmén</w:t>
      </w:r>
      <w:r w:rsidR="005E2835" w:rsidRPr="00E05D93">
        <w:t>yt adott az Otsu binarizálásnál</w:t>
      </w:r>
      <w:r w:rsidR="006A667A">
        <w:t xml:space="preserve"> [?]</w:t>
      </w:r>
      <w:r w:rsidR="00FF49EA">
        <w:t>.</w:t>
      </w:r>
    </w:p>
    <w:p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rsidR="0094134C" w:rsidRPr="00E05D93" w:rsidRDefault="0040278B" w:rsidP="0048716A">
      <w:pPr>
        <w:pStyle w:val="Cmsor2"/>
      </w:pPr>
      <w:bookmarkStart w:id="24" w:name="_Toc371356725"/>
      <w:bookmarkStart w:id="25" w:name="_Toc385287716"/>
      <w:bookmarkStart w:id="26" w:name="_Toc385409421"/>
      <w:r w:rsidRPr="00E05D93">
        <w:t>2</w:t>
      </w:r>
      <w:r w:rsidR="0094134C" w:rsidRPr="00E05D93">
        <w:t>.</w:t>
      </w:r>
      <w:r w:rsidR="00DF6AEB">
        <w:t>5</w:t>
      </w:r>
      <w:r w:rsidR="0094134C" w:rsidRPr="00E05D93">
        <w:t xml:space="preserve">. </w:t>
      </w:r>
      <w:r w:rsidR="00EC7750">
        <w:t>Borultság vizsgálata s</w:t>
      </w:r>
      <w:r w:rsidR="0094134C" w:rsidRPr="0048716A">
        <w:t>zaturáció</w:t>
      </w:r>
      <w:r w:rsidR="0094134C" w:rsidRPr="00E05D93">
        <w:t xml:space="preserve"> mérés</w:t>
      </w:r>
      <w:bookmarkEnd w:id="24"/>
      <w:r w:rsidR="00EC7750">
        <w:t>sel</w:t>
      </w:r>
      <w:bookmarkEnd w:id="25"/>
      <w:bookmarkEnd w:id="26"/>
    </w:p>
    <w:p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ez pedig a szaturáció méréséből való következtetés</w:t>
      </w:r>
      <w:r w:rsidR="0094134C" w:rsidRPr="00E05D93">
        <w:t>.</w:t>
      </w:r>
      <w:r w:rsidR="00EB4E80">
        <w:t xml:space="preserve"> </w:t>
      </w:r>
      <w:r w:rsidR="00507935">
        <w:t>A</w:t>
      </w:r>
      <w:r w:rsidR="00EB4E80">
        <w:t xml:space="preserve"> módszer a</w:t>
      </w:r>
      <w:r w:rsidR="00322155">
        <w:t xml:space="preserve"> </w:t>
      </w:r>
      <w:r w:rsidR="00037F5D">
        <w:fldChar w:fldCharType="begin" w:fldLock="1"/>
      </w:r>
      <w:r w:rsidR="00BA0FB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sidR="00037F5D">
        <w:fldChar w:fldCharType="separate"/>
      </w:r>
      <w:r w:rsidR="00322155" w:rsidRPr="00322155">
        <w:rPr>
          <w:noProof/>
        </w:rPr>
        <w:t>[4]</w:t>
      </w:r>
      <w:r w:rsidR="00037F5D">
        <w:fldChar w:fldCharType="end"/>
      </w:r>
      <w:r w:rsidR="00EB4E80">
        <w:t xml:space="preserve"> cikkben került ismertetésre, amely</w:t>
      </w:r>
      <w:r w:rsidR="0059786A">
        <w:t xml:space="preserve"> megvalósításával és</w:t>
      </w:r>
      <w:r w:rsidR="00F46159">
        <w:t xml:space="preserve"> alkalmazásával</w:t>
      </w:r>
      <w:r w:rsidR="00EB4E80">
        <w:t xml:space="preserve">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t>.</w:t>
      </w:r>
    </w:p>
    <w:p w:rsidR="008F2439" w:rsidRDefault="0094134C" w:rsidP="0094134C">
      <w:pPr>
        <w:spacing w:before="120"/>
        <w:ind w:firstLine="426"/>
        <w:rPr>
          <w:rFonts w:eastAsia="Calibri"/>
          <w:noProof/>
        </w:rPr>
      </w:pPr>
      <w:r w:rsidRPr="00E05D93">
        <w:t>Az RGB modell széles körben elterjedt. Ez a színek és a szaturáció egy konstans fényerőn vett reprezentációja.</w:t>
      </w:r>
      <w:r w:rsidR="00946C67">
        <w:t xml:space="preserve"> Azonban </w:t>
      </w:r>
      <w:r w:rsidR="00DF0358">
        <w:t>mind a felhők és az ég színe rendkívül széles skálán mozog, így nem célszerű ezt a színteret választanunk.</w:t>
      </w:r>
      <w:r w:rsidRPr="00E05D93">
        <w:t xml:space="preserve"> Az IHS rendszerben az intenzitás (I) a teljes energiát jelöli az összes hullámhosszon, ami eléri a szemet. Ez felelős a fényerő </w:t>
      </w:r>
      <w:r w:rsidRPr="00E05D93">
        <w:lastRenderedPageBreak/>
        <w:t>érzékeléséért. A "Hue" (H) a fény elnyelését, visszaverődését adja meg, így ez felelős a színekért</w:t>
      </w:r>
      <w:r w:rsidR="007C5FF1">
        <w:t>, magyarul színárnyalat</w:t>
      </w:r>
      <w:r w:rsidRPr="00E05D93">
        <w:t>. A szaturáció (S) a</w:t>
      </w:r>
      <w:r w:rsidR="00F8014A">
        <w:t xml:space="preserve"> színtelítettség, ami a</w:t>
      </w:r>
      <w:r w:rsidRPr="00E05D93">
        <w:t xml:space="preserve"> színek tisztaságát jelöli. A magas szaturációs értékekre azt mondják, hogy tiszta, mint a derült ég. Az alacsony értékűek olyanok, mint a felhők.</w:t>
      </w:r>
      <w:r w:rsidR="008F2439" w:rsidRPr="008F2439">
        <w:rPr>
          <w:rFonts w:eastAsia="Calibri"/>
          <w:noProof/>
        </w:rPr>
        <w:t xml:space="preserve"> </w:t>
      </w:r>
    </w:p>
    <w:p w:rsidR="008F2439" w:rsidRPr="00E05D93" w:rsidRDefault="008F2439" w:rsidP="008F2439">
      <w:pPr>
        <w:keepNext/>
        <w:ind w:firstLine="0"/>
        <w:jc w:val="center"/>
      </w:pPr>
      <w:r w:rsidRPr="00E05D93">
        <w:rPr>
          <w:rFonts w:eastAsia="Calibri"/>
          <w:noProof/>
          <w:lang w:val="en-US" w:eastAsia="en-US"/>
        </w:rPr>
        <w:drawing>
          <wp:inline distT="0" distB="0" distL="0" distR="0">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2" cstate="print"/>
                    <a:stretch>
                      <a:fillRect/>
                    </a:stretch>
                  </pic:blipFill>
                  <pic:spPr>
                    <a:xfrm>
                      <a:off x="0" y="0"/>
                      <a:ext cx="3515478" cy="1808116"/>
                    </a:xfrm>
                    <a:prstGeom prst="rect">
                      <a:avLst/>
                    </a:prstGeom>
                  </pic:spPr>
                </pic:pic>
              </a:graphicData>
            </a:graphic>
          </wp:inline>
        </w:drawing>
      </w:r>
    </w:p>
    <w:p w:rsidR="008F2439" w:rsidRPr="001B648D" w:rsidRDefault="00037F5D" w:rsidP="008F2439">
      <w:pPr>
        <w:pStyle w:val="Kpalrs"/>
        <w:spacing w:before="120"/>
        <w:rPr>
          <w:noProof/>
          <w:color w:val="000000" w:themeColor="text1"/>
          <w:szCs w:val="20"/>
        </w:rPr>
      </w:pPr>
      <w:r w:rsidRPr="00E05D93">
        <w:rPr>
          <w:noProof/>
          <w:color w:val="000000" w:themeColor="text1"/>
          <w:szCs w:val="20"/>
        </w:rPr>
        <w:fldChar w:fldCharType="begin"/>
      </w:r>
      <w:r w:rsidR="008F2439" w:rsidRPr="00E05D93">
        <w:rPr>
          <w:noProof/>
          <w:color w:val="000000" w:themeColor="text1"/>
          <w:szCs w:val="20"/>
        </w:rPr>
        <w:instrText xml:space="preserve"> SEQ ábra \* ARABIC </w:instrText>
      </w:r>
      <w:r w:rsidRPr="00E05D93">
        <w:rPr>
          <w:noProof/>
          <w:color w:val="000000" w:themeColor="text1"/>
          <w:szCs w:val="20"/>
        </w:rPr>
        <w:fldChar w:fldCharType="separate"/>
      </w:r>
      <w:r w:rsidR="00F645D6">
        <w:rPr>
          <w:noProof/>
          <w:color w:val="000000" w:themeColor="text1"/>
          <w:szCs w:val="20"/>
        </w:rPr>
        <w:t>4</w:t>
      </w:r>
      <w:r w:rsidRPr="00E05D93">
        <w:rPr>
          <w:noProof/>
          <w:color w:val="000000" w:themeColor="text1"/>
          <w:szCs w:val="20"/>
        </w:rPr>
        <w:fldChar w:fldCharType="end"/>
      </w:r>
      <w:r w:rsidR="008F2439" w:rsidRPr="00E05D93">
        <w:rPr>
          <w:noProof/>
          <w:color w:val="000000" w:themeColor="text1"/>
          <w:szCs w:val="20"/>
        </w:rPr>
        <w:t>. ábra – Osztályok a pixelek besorolására</w:t>
      </w:r>
      <w:r w:rsidR="008F2439">
        <w:rPr>
          <w:noProof/>
          <w:color w:val="000000" w:themeColor="text1"/>
          <w:szCs w:val="20"/>
        </w:rPr>
        <w:t xml:space="preserve">. Class 1: tiszta ég; Class 2: nem meghatározott; Class 3: felhő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8F2439" w:rsidRPr="008F2439">
        <w:rPr>
          <w:i w:val="0"/>
          <w:noProof/>
          <w:color w:val="000000" w:themeColor="text1"/>
          <w:szCs w:val="20"/>
        </w:rPr>
        <w:t>[4]</w:t>
      </w:r>
      <w:r>
        <w:rPr>
          <w:noProof/>
          <w:color w:val="000000" w:themeColor="text1"/>
          <w:szCs w:val="20"/>
        </w:rPr>
        <w:fldChar w:fldCharType="end"/>
      </w:r>
    </w:p>
    <w:p w:rsidR="0094134C" w:rsidRPr="00E05D93" w:rsidRDefault="0094134C" w:rsidP="008F2439">
      <w:pPr>
        <w:spacing w:before="120"/>
      </w:pPr>
    </w:p>
    <w:tbl>
      <w:tblPr>
        <w:tblW w:w="3750" w:type="pct"/>
        <w:jc w:val="center"/>
        <w:tblCellMar>
          <w:left w:w="10" w:type="dxa"/>
          <w:right w:w="10" w:type="dxa"/>
        </w:tblCellMar>
        <w:tblLook w:val="0000"/>
      </w:tblPr>
      <w:tblGrid>
        <w:gridCol w:w="2030"/>
        <w:gridCol w:w="2905"/>
        <w:gridCol w:w="2031"/>
      </w:tblGrid>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Érték</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12.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3.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45.3</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keepNext/>
              <w:spacing w:before="120"/>
              <w:ind w:firstLine="202"/>
              <w:rPr>
                <w:sz w:val="18"/>
                <w:szCs w:val="18"/>
              </w:rPr>
            </w:pPr>
            <w:r w:rsidRPr="00E05D93">
              <w:rPr>
                <w:sz w:val="18"/>
                <w:szCs w:val="18"/>
              </w:rPr>
              <w:t>4.4</w:t>
            </w:r>
          </w:p>
        </w:tc>
      </w:tr>
    </w:tbl>
    <w:p w:rsidR="00EC7750" w:rsidRPr="001B648D" w:rsidRDefault="00037F5D" w:rsidP="00EC7750">
      <w:pPr>
        <w:pStyle w:val="Kpalrs"/>
        <w:spacing w:before="120"/>
        <w:rPr>
          <w:noProof/>
          <w:color w:val="000000" w:themeColor="text1"/>
          <w:szCs w:val="20"/>
        </w:rPr>
      </w:pPr>
      <w:r>
        <w:rPr>
          <w:noProof/>
          <w:color w:val="000000" w:themeColor="text1"/>
          <w:szCs w:val="20"/>
        </w:rPr>
        <w:fldChar w:fldCharType="begin"/>
      </w:r>
      <w:r w:rsidR="00EC7750">
        <w:rPr>
          <w:noProof/>
          <w:color w:val="000000" w:themeColor="text1"/>
          <w:szCs w:val="20"/>
        </w:rPr>
        <w:instrText xml:space="preserve"> SEQ táblázat \* ARABIC </w:instrText>
      </w:r>
      <w:r>
        <w:rPr>
          <w:noProof/>
          <w:color w:val="000000" w:themeColor="text1"/>
          <w:szCs w:val="20"/>
        </w:rPr>
        <w:fldChar w:fldCharType="separate"/>
      </w:r>
      <w:r w:rsidR="00F645D6">
        <w:rPr>
          <w:noProof/>
          <w:color w:val="000000" w:themeColor="text1"/>
          <w:szCs w:val="20"/>
        </w:rPr>
        <w:t>2</w:t>
      </w:r>
      <w:r>
        <w:rPr>
          <w:noProof/>
          <w:color w:val="000000" w:themeColor="text1"/>
          <w:szCs w:val="20"/>
        </w:rPr>
        <w:fldChar w:fldCharType="end"/>
      </w:r>
      <w:r w:rsidR="00EC7750" w:rsidRPr="00A92959">
        <w:rPr>
          <w:noProof/>
          <w:color w:val="000000" w:themeColor="text1"/>
          <w:szCs w:val="20"/>
        </w:rPr>
        <w:t>. táblázat – Szakirodalomban meghatározott küszöbértékek a felhődetektálás során alkalmazott osztályoknál.</w:t>
      </w:r>
      <w:r w:rsidR="002277B0">
        <w:rPr>
          <w:noProof/>
          <w:color w:val="000000" w:themeColor="text1"/>
          <w:szCs w:val="20"/>
        </w:rPr>
        <w:br/>
        <w:t>(Fa - felhő alsó, Ff - felhő felső, Ea - ég alsó, Ef - Ég felső korlátja)</w:t>
      </w:r>
      <w:r w:rsidR="00EC7750">
        <w:rPr>
          <w:noProof/>
          <w:color w:val="000000" w:themeColor="text1"/>
          <w:szCs w:val="20"/>
        </w:rPr>
        <w:t xml:space="preserve">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EC7750" w:rsidRPr="00B546DA">
        <w:rPr>
          <w:i w:val="0"/>
          <w:noProof/>
          <w:color w:val="000000" w:themeColor="text1"/>
          <w:szCs w:val="20"/>
        </w:rPr>
        <w:t>[4]</w:t>
      </w:r>
      <w:r>
        <w:rPr>
          <w:noProof/>
          <w:color w:val="000000" w:themeColor="text1"/>
          <w:szCs w:val="20"/>
        </w:rPr>
        <w:fldChar w:fldCharType="end"/>
      </w:r>
    </w:p>
    <w:p w:rsidR="0094134C" w:rsidRPr="00E05D93" w:rsidRDefault="0094134C" w:rsidP="0094134C">
      <w:pPr>
        <w:spacing w:before="120"/>
        <w:ind w:firstLine="426"/>
      </w:pPr>
      <w:r w:rsidRPr="00E05D93">
        <w:t>Láthatjuk, hogy a felhőknek jó a fényvisszaverő képessége, általában fehérek, de számos színárnyalatot felvehetnek. Ezzel szemben a kék színű derült ég magas szaturációt eredményez. Ezért az IHS rendszerből mi a szaturációt</w:t>
      </w:r>
      <w:r w:rsidR="004223FA">
        <w:t xml:space="preserve"> (</w:t>
      </w:r>
      <w:r w:rsidR="004223FA" w:rsidRPr="00B87D9F">
        <w:rPr>
          <w:i/>
        </w:rPr>
        <w:t>S</w:t>
      </w:r>
      <w:r w:rsidR="004223FA">
        <w:t>)</w:t>
      </w:r>
      <w:r w:rsidRPr="00E05D93">
        <w:t xml:space="preserve"> fogjuk használni algoritmusunk alapjául. Kiszámításának</w:t>
      </w:r>
      <w:r w:rsidR="00093A10">
        <w:t xml:space="preserve"> egy lehetséges</w:t>
      </w:r>
      <w:r w:rsidR="00824C30">
        <w:t xml:space="preserve"> módja, ha a vörös (</w:t>
      </w:r>
      <w:r w:rsidR="00824C30" w:rsidRPr="00824C30">
        <w:rPr>
          <w:i/>
        </w:rPr>
        <w:t>R</w:t>
      </w:r>
      <w:r w:rsidR="00824C30">
        <w:t>), a zöld (</w:t>
      </w:r>
      <w:r w:rsidR="00824C30" w:rsidRPr="00824C30">
        <w:rPr>
          <w:i/>
        </w:rPr>
        <w:t>G</w:t>
      </w:r>
      <w:r w:rsidR="00824C30">
        <w:t>) és a kék (</w:t>
      </w:r>
      <w:r w:rsidR="00824C30" w:rsidRPr="00824C30">
        <w:rPr>
          <w:i/>
        </w:rPr>
        <w:t>B</w:t>
      </w:r>
      <w:r w:rsidR="00824C30">
        <w:t>) összetevőt ismerjük:</w:t>
      </w:r>
    </w:p>
    <w:p w:rsidR="0094134C" w:rsidRPr="00E05D93" w:rsidRDefault="0094134C" w:rsidP="00FD276B">
      <w:pPr>
        <w:tabs>
          <w:tab w:val="right" w:pos="9072"/>
        </w:tabs>
        <w:spacing w:before="120"/>
        <w:ind w:firstLine="426"/>
      </w:pPr>
      <w:r w:rsidRPr="00E05D93">
        <w:rPr>
          <w:i/>
        </w:rPr>
        <w:t>S = 1 - (3 / (R + G + B)) * min(R,G,B)</w:t>
      </w:r>
      <w:r w:rsidR="00FD276B" w:rsidRPr="00E05D93">
        <w:rPr>
          <w:i/>
        </w:rPr>
        <w:tab/>
      </w:r>
      <w:r w:rsidR="00FD276B" w:rsidRPr="00E05D93">
        <w:t>(1)</w:t>
      </w:r>
    </w:p>
    <w:p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ra szaturációs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w:t>
      </w:r>
      <w:r w:rsidR="00FB7267">
        <w:t xml:space="preserve"> [4]</w:t>
      </w:r>
      <w:r w:rsidR="0094134C" w:rsidRPr="00E05D93">
        <w:t>, több mint 40</w:t>
      </w:r>
      <w:r w:rsidR="00105FED">
        <w:t xml:space="preserve"> különböző kép feldolgozásával (lásd </w:t>
      </w:r>
      <w:r w:rsidR="00AF5581">
        <w:t>2</w:t>
      </w:r>
      <w:r w:rsidR="00105FED">
        <w:t>. tábláza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w:t>
      </w:r>
      <w:r w:rsidR="00F32EB8">
        <w:lastRenderedPageBreak/>
        <w:t>jegyezni, hogy ez nem a tényle</w:t>
      </w:r>
      <w:r w:rsidR="00782973">
        <w:t xml:space="preserve">ges borultságra vonatkozó mérés </w:t>
      </w:r>
      <w:r w:rsidR="00085CDB">
        <w:t>–</w:t>
      </w:r>
      <w:r w:rsidR="00782973">
        <w:t xml:space="preserve"> nem fedi a kép a teljes eget </w:t>
      </w:r>
      <w:r w:rsidR="00085CDB">
        <w:t xml:space="preserve">– </w:t>
      </w:r>
      <w:r w:rsidR="00F32EB8">
        <w:t>csupán a képen látható területre.</w:t>
      </w:r>
    </w:p>
    <w:p w:rsidR="001B648D" w:rsidRPr="00750117" w:rsidRDefault="00106E29" w:rsidP="00106E29">
      <w:pPr>
        <w:pStyle w:val="Cmsor2"/>
        <w:rPr>
          <w:noProof/>
          <w:color w:val="000000" w:themeColor="text1"/>
          <w:szCs w:val="20"/>
        </w:rPr>
      </w:pPr>
      <w:r>
        <w:t>2.6 Borultság vizsgálat megvalósítása</w:t>
      </w:r>
      <w:r w:rsidR="00F32EB8">
        <w:t xml:space="preserve"> </w:t>
      </w:r>
      <w:r w:rsidR="0094134C" w:rsidRPr="00E05D93">
        <w:t xml:space="preserve"> </w:t>
      </w:r>
      <w:bookmarkStart w:id="27" w:name="_Toc371356726"/>
    </w:p>
    <w:bookmarkEnd w:id="27"/>
    <w:p w:rsidR="00C21441" w:rsidRDefault="00C21441" w:rsidP="0094134C">
      <w:pPr>
        <w:spacing w:before="120"/>
        <w:ind w:firstLine="426"/>
      </w:pPr>
      <w:r>
        <w:t>A fent leírt két módszer közül így a szaturációs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rsidR="006B32A2" w:rsidRDefault="004E4F01" w:rsidP="0094134C">
      <w:pPr>
        <w:spacing w:before="120"/>
        <w:ind w:firstLine="426"/>
      </w:pPr>
      <w:r>
        <w:t>Az algoritmusban</w:t>
      </w:r>
      <w:r w:rsidR="002564C4">
        <w:t xml:space="preserve"> (lásd 5. ábra)</w:t>
      </w:r>
      <w:r w:rsidR="002564C4" w:rsidRPr="00E05D93">
        <w:t xml:space="preserve"> </w:t>
      </w:r>
      <w:r>
        <w:t xml:space="preserve">első lépésként a szaturációs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w:t>
      </w:r>
      <w:r w:rsidR="00502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t>g</w:t>
      </w:r>
      <w:r w:rsidR="00502F14">
        <w:t>yel helyettesítjük a képletben.</w:t>
      </w:r>
      <w:r w:rsidR="0094134C" w:rsidRPr="00E05D93">
        <w:t xml:space="preserve"> Azonban a fent</w:t>
      </w:r>
      <w:r w:rsidR="003A48EF">
        <w:t>i táblázatban</w:t>
      </w:r>
      <w:r w:rsidR="00A66826">
        <w:t xml:space="preserve"> szereplő, szakirodalom</w:t>
      </w:r>
      <w:r w:rsidR="00FC22D5">
        <w:t xml:space="preserve"> [4]</w:t>
      </w:r>
      <w:r w:rsidR="00A66826">
        <w:t xml:space="preserve"> által meghatározott</w:t>
      </w:r>
      <w:r w:rsidR="0094134C" w:rsidRPr="00E05D93">
        <w:t xml:space="preserve"> értékek alkalmazásával a különböző szintek határaira nem kaptunk pontos eredményt.</w:t>
      </w:r>
      <w:r w:rsidR="001F7AE3">
        <w:t xml:space="preserve"> 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 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rsidR="003F393B" w:rsidRDefault="0094134C" w:rsidP="0094134C">
      <w:pPr>
        <w:spacing w:before="120"/>
        <w:ind w:firstLine="426"/>
      </w:pPr>
      <w:r w:rsidRPr="00E05D93">
        <w:t>Automatikusnál a program előállítja a szaturációs képet (célszerű olyan képen végezni a konfigurálást, amin a felhő és ég jól elkülöníthető), ezen egy Otsu binarizálást végez, ami megad egy küszöbértéket, ma</w:t>
      </w:r>
      <w:r w:rsidR="00276798">
        <w:t>jd ez alapján az érték alapján két</w:t>
      </w:r>
      <w:r w:rsidRPr="00E05D93">
        <w:t xml:space="preserve">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binarizálás végeredményéhez képest a két határt egy-egy</w:t>
      </w:r>
      <w:r w:rsidR="00550527">
        <w:t>,</w:t>
      </w:r>
      <w:r w:rsidR="00F77C82">
        <w:t xml:space="preserve"> a tesztek alapján megkapott fix érték hozzáadásával</w:t>
      </w:r>
      <w:r w:rsidR="00F75B06">
        <w:t>,</w:t>
      </w:r>
      <w:r w:rsidR="00F77C82">
        <w:t xml:space="preserve"> illetve kivonásával kapjuk.</w:t>
      </w:r>
      <w:r w:rsidR="0079543E">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z ég felső- és a felhők alsó korlátját kihagytuk</w:t>
      </w:r>
      <w:r w:rsidR="00190B31">
        <w:t>.</w:t>
      </w:r>
      <w:r w:rsidR="00866278">
        <w:t xml:space="preserve"> </w:t>
      </w:r>
      <w:r w:rsidR="009538BC">
        <w:t>Így végeredmény képpen az automatizált megoldással gyors és pontos határértékeket kaptunk</w:t>
      </w:r>
      <w:r w:rsidRPr="00E05D93">
        <w:t xml:space="preserve">. </w:t>
      </w:r>
    </w:p>
    <w:p w:rsidR="0094134C" w:rsidRDefault="003722D0" w:rsidP="0087795C">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eg. Ezekre célszerű egy Cumulus-, egy Stratus- és egy vegyes típusú felhőzetet tartalmazó képet beállítani.</w:t>
      </w:r>
      <w:r w:rsidR="00235456">
        <w:t xml:space="preserve"> A megnyitott képeken</w:t>
      </w:r>
      <w:r w:rsidR="00F62EE3">
        <w:t xml:space="preserve"> 2 csúszka</w:t>
      </w:r>
      <w:r w:rsidR="0094134C" w:rsidRPr="00E05D93">
        <w:t xml:space="preserve"> és valós időben végzett küszöbölés segítségével állíthatjuk be a határokat.</w:t>
      </w:r>
      <w:r w:rsidR="00DA786D">
        <w:t xml:space="preserve"> A betöltött képek méretét csökkentettük. </w:t>
      </w:r>
      <w:r w:rsidR="00DA786D">
        <w:lastRenderedPageBreak/>
        <w:t>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bármikor elvégezhető.</w:t>
      </w:r>
      <w:r w:rsidR="0087795C">
        <w:t xml:space="preserve"> A megfelelő konfiguráláson kívül fontos lépés még az előállt szaturációs képen végzett elmosás. A megfelelő algoritmus segít</w:t>
      </w:r>
      <w:r w:rsidR="00522843">
        <w:t>ségével a képet sokkal tisztábbá tehetjük, ezzel nagymértékben fokozva a pontosságot.</w:t>
      </w:r>
      <w:r w:rsidR="00020B20">
        <w:t xml:space="preserve"> Több módszert is kipróbáltunk, </w:t>
      </w:r>
      <w:r w:rsidR="009E2056">
        <w:t xml:space="preserve">köztük a Gauss </w:t>
      </w:r>
      <w:r w:rsidR="00FC4DFD">
        <w:t>módszert</w:t>
      </w:r>
      <w:r w:rsidR="009E2056">
        <w:t>, de messze a legjobb eredményt az AForge "Blur" algoritmusával kaptuk</w:t>
      </w:r>
      <w:r w:rsidR="00020B20">
        <w:t>.</w:t>
      </w:r>
      <w:r w:rsidR="00CA2970">
        <w:t xml:space="preserve"> </w:t>
      </w:r>
    </w:p>
    <w:p w:rsidR="00351AE7" w:rsidRDefault="00351AE7" w:rsidP="0094134C">
      <w:pPr>
        <w:spacing w:before="120"/>
        <w:ind w:firstLine="426"/>
      </w:pPr>
    </w:p>
    <w:p w:rsidR="00351AE7" w:rsidRDefault="00351AE7" w:rsidP="00351AE7">
      <w:pPr>
        <w:keepNext/>
        <w:spacing w:before="120"/>
        <w:ind w:firstLine="0"/>
        <w:jc w:val="center"/>
      </w:pPr>
      <w:r>
        <w:rPr>
          <w:noProof/>
          <w:lang w:val="en-US" w:eastAsia="en-US"/>
        </w:rPr>
        <w:drawing>
          <wp:inline distT="0" distB="0" distL="0" distR="0">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250180" cy="571500"/>
                    </a:xfrm>
                    <a:prstGeom prst="rect">
                      <a:avLst/>
                    </a:prstGeom>
                  </pic:spPr>
                </pic:pic>
              </a:graphicData>
            </a:graphic>
          </wp:inline>
        </w:drawing>
      </w:r>
    </w:p>
    <w:p w:rsidR="00351AE7" w:rsidRPr="00351AE7" w:rsidRDefault="00037F5D"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351AE7" w:rsidRPr="00750117">
        <w:rPr>
          <w:noProof/>
          <w:color w:val="000000" w:themeColor="text1"/>
          <w:szCs w:val="20"/>
        </w:rPr>
        <w:t xml:space="preserve">. ábra </w:t>
      </w:r>
      <w:r w:rsidR="00351AE7">
        <w:rPr>
          <w:noProof/>
          <w:color w:val="000000" w:themeColor="text1"/>
          <w:szCs w:val="20"/>
        </w:rPr>
        <w:t>– Borultság vizsgálat folyamata</w:t>
      </w:r>
    </w:p>
    <w:p w:rsidR="00C00A5C" w:rsidRDefault="0068454D" w:rsidP="0094134C">
      <w:pPr>
        <w:spacing w:before="120"/>
        <w:ind w:firstLine="426"/>
      </w:pPr>
      <w:r>
        <w:t>A</w:t>
      </w:r>
      <w:r w:rsidR="0094134C" w:rsidRPr="00E05D93">
        <w:t xml:space="preserve"> konfigurálás után már </w:t>
      </w:r>
      <w:r w:rsidR="00943E5E">
        <w:t xml:space="preserve">megfelelő pontossággal </w:t>
      </w:r>
      <w:r w:rsidR="00E84306">
        <w:t>detektálhatjuk</w:t>
      </w:r>
      <w:r w:rsidR="00AB2F36">
        <w:t xml:space="preserve"> </w:t>
      </w:r>
      <w:r w:rsidR="00661108">
        <w:t>a felhőket</w:t>
      </w:r>
      <w:r w:rsidR="00943E5E">
        <w:t>.</w:t>
      </w:r>
      <w:r w:rsidR="002865EF">
        <w:t xml:space="preserve"> Ezt úgy végezzük, hogy a beállítások után kapott két küszöbérték, valamint a 0 és 255 értékek határokként való alkalmazásával a kép minden pixelét egy-egy csoportba soroljuk. </w:t>
      </w:r>
      <w:r w:rsidR="00CB5907">
        <w:t>A</w:t>
      </w:r>
      <w:r w:rsidR="002865EF">
        <w:t>z aktuális képpont színét, a csoport értékének megfelelően módosítjuk, így a későbbiekben egyértelműen azonosítani tudjuk.</w:t>
      </w:r>
      <w:r w:rsidR="00232632">
        <w:t xml:space="preserve"> A három színnek a kék, zöld és fehér értékeket választottuk, melyek ebben a sorrendben az eget, nem meghatározottat és a felhőket jelölik</w:t>
      </w:r>
      <w:r w:rsidR="00B46903">
        <w:t xml:space="preserve"> (lásd 6. ábra)</w:t>
      </w:r>
      <w:r w:rsidR="00232632">
        <w:t>.</w:t>
      </w:r>
      <w:r w:rsidR="00B2419F">
        <w:t xml:space="preserve"> Ezek után következik</w:t>
      </w:r>
      <w:r w:rsidR="0094134C" w:rsidRPr="00E05D93">
        <w:t xml:space="preserve"> a küszöbölés utáni 3 szint arányainak összehasonlítása</w:t>
      </w:r>
      <w:r w:rsidR="009A1F84">
        <w:t xml:space="preserve">. Első sorban egy százalékos értéket határozunk meg, majd ezt az értéket kerekítve váltjuk át </w:t>
      </w:r>
      <w:r w:rsidR="00745621">
        <w:t>oktákba</w:t>
      </w:r>
      <w:r w:rsidR="0094134C" w:rsidRPr="00E05D93">
        <w:t>.</w:t>
      </w:r>
      <w:r w:rsidR="006F6FA4">
        <w:t xml:space="preserve"> </w:t>
      </w:r>
      <w:r w:rsidR="00197AC5">
        <w:t>Végeztünk teszteket felfelé illetve lefelé kerekítéssel is, de a legpontosabb eredményt úgy kaptuk, ha a</w:t>
      </w:r>
      <w:r w:rsidR="00DD5FA1">
        <w:t>z érték kerekítését mindig a matematikai</w:t>
      </w:r>
      <w:r w:rsidR="00AD357A">
        <w:t xml:space="preserve"> szabályoknak megfelelően végezt</w:t>
      </w:r>
      <w:r w:rsidR="00DD5FA1">
        <w:t>ük.</w:t>
      </w:r>
      <w:r w:rsidR="0094134C" w:rsidRPr="00E05D93">
        <w:t xml:space="preserve"> </w:t>
      </w:r>
    </w:p>
    <w:p w:rsidR="0094134C" w:rsidRDefault="00C00A5C" w:rsidP="0094134C">
      <w:pPr>
        <w:spacing w:before="120"/>
        <w:ind w:firstLine="426"/>
      </w:pPr>
      <w:r>
        <w:t>Hogy a feldolgozás pontosságát tovább növeljük, célszerű kihasználnunk, hogy nem kettő, hanem háro</w:t>
      </w:r>
      <w:r w:rsidR="00575111">
        <w:t>m osztály áll a rendelkezésünkre</w:t>
      </w:r>
      <w:r w:rsidR="00AA0EF9">
        <w:t>, és figyelembe kell vennü</w:t>
      </w:r>
      <w:r w:rsidR="00BC37AF">
        <w:t>n</w:t>
      </w:r>
      <w:r w:rsidR="00AA0EF9">
        <w:t>k, hogy előfordulhatnak</w:t>
      </w:r>
      <w:r w:rsidR="00895D4C">
        <w:t xml:space="preserve"> speciális esetek is.</w:t>
      </w:r>
      <w:r w:rsidR="00E03E68">
        <w:t xml:space="preserve"> Ilyen a felhőtlen ég</w:t>
      </w:r>
      <w:r w:rsidR="006968AA">
        <w:t>, illetve a már korábban külön kiemelt 1 és 7 oktás esetek, melyeknél a lyukak vagy felhők mennyiségét kell figyelnünk</w:t>
      </w:r>
      <w:r w:rsidR="00E03E68">
        <w:t>.</w:t>
      </w:r>
      <w:r w:rsidR="006921C8">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t xml:space="preserve"> Ha az elején 0 oktát kapunk eredményül megvizsgáljuk, hogy a kép századánál több vagy kevesebb felhőt találtunk-e.</w:t>
      </w:r>
      <w:r w:rsidR="00E27329">
        <w:t xml:space="preserve"> Ezt az értéket számos teszt után választottuk, hogy a rosszul detektált zajok kiszűrésével pontosabb eredményt kaphassunk.</w:t>
      </w:r>
      <w:r w:rsidR="00E61512">
        <w:t xml:space="preserve"> Ha </w:t>
      </w:r>
      <w:r w:rsidR="007B5F5E">
        <w:t xml:space="preserve">kevesebb </w:t>
      </w:r>
      <w:r w:rsidR="00E61512">
        <w:t xml:space="preserve"> a mennyiség, akkor 0 oktát állapíthatunk meg</w:t>
      </w:r>
      <w:r w:rsidR="001857FE">
        <w:t>, és befejezzük a számítást</w:t>
      </w:r>
      <w:r w:rsidR="007B5F5E">
        <w:t>, ha nagyobb, akkor folytatjuk a vizsgálatot</w:t>
      </w:r>
      <w:r w:rsidR="005C2F1B">
        <w:t>.</w:t>
      </w:r>
      <w:r w:rsidR="0089433F">
        <w:t xml:space="preserve"> Megnézzük, hogy</w:t>
      </w:r>
      <w:r w:rsidR="002E7E66">
        <w:t xml:space="preserve"> az érték 8 okta volt</w:t>
      </w:r>
      <w:r w:rsidR="00342903">
        <w:t>-e. Ha igen,</w:t>
      </w:r>
      <w:r w:rsidR="002E7E66">
        <w:t xml:space="preserve"> akkor az</w:t>
      </w:r>
      <w:r w:rsidR="00D947C9">
        <w:t>t</w:t>
      </w:r>
      <w:r w:rsidR="002E7E66">
        <w:t xml:space="preserve"> hasonló módon, de az ég mennyiségét figyelve vizsgáljuk meg a képet.</w:t>
      </w:r>
      <w:r w:rsidR="007F08C9">
        <w:t xml:space="preserve"> Ha </w:t>
      </w:r>
      <w:r w:rsidR="00977390">
        <w:t>a meghatározott aránynál kevesebb</w:t>
      </w:r>
      <w:r w:rsidR="008B2179">
        <w:t xml:space="preserve"> mennyiségű lyukat</w:t>
      </w:r>
      <w:r w:rsidR="007F08C9">
        <w:t xml:space="preserve"> találtunk</w:t>
      </w:r>
      <w:r w:rsidR="008B2179">
        <w:t xml:space="preserve">, akkor megállapíthatjuk, hogy </w:t>
      </w:r>
      <w:r w:rsidR="00DC05F7">
        <w:t xml:space="preserve">8 </w:t>
      </w:r>
      <w:r w:rsidR="008B2179">
        <w:t>okta a borultság. Ha nem, akkor a feldolgozást tovább folytatjuk, a második módszerrel is kiszámoljuk az értéket.</w:t>
      </w:r>
      <w:r w:rsidR="00DC05F7">
        <w:t xml:space="preserve"> Ebben az esetben</w:t>
      </w:r>
      <w:r w:rsidR="00F36914">
        <w:t xml:space="preserve"> már nem végzünk további vizs</w:t>
      </w:r>
      <w:r w:rsidR="006D4C2D">
        <w:t xml:space="preserve">gálatokat. </w:t>
      </w:r>
      <w:r w:rsidR="00E46062">
        <w:t xml:space="preserve">Az algoritmus helyes működése esetén </w:t>
      </w:r>
      <w:r w:rsidR="00837D15">
        <w:t>abban az esetben sem merül fel probléma</w:t>
      </w:r>
      <w:r w:rsidR="00E46062">
        <w:t>,</w:t>
      </w:r>
      <w:r w:rsidR="00837D15">
        <w:t xml:space="preserve"> ha teljesen felhőtlen, a Nap által megvilágított ég szerepel a képen </w:t>
      </w:r>
      <w:r w:rsidR="00837D15" w:rsidRPr="00E05D93">
        <w:t xml:space="preserve">(lásd </w:t>
      </w:r>
      <w:r w:rsidR="00837D15">
        <w:t>7</w:t>
      </w:r>
      <w:r w:rsidR="00837D15" w:rsidRPr="00E05D93">
        <w:t>. ábra)</w:t>
      </w:r>
      <w:r w:rsidR="00DF39CA">
        <w:t xml:space="preserve">, </w:t>
      </w:r>
      <w:r w:rsidR="00CD731C">
        <w:lastRenderedPageBreak/>
        <w:t>ugyanis ezt "Nem meg</w:t>
      </w:r>
      <w:r w:rsidR="00DF39CA">
        <w:t>h</w:t>
      </w:r>
      <w:r w:rsidR="00CD731C">
        <w:t>a</w:t>
      </w:r>
      <w:r w:rsidR="00DF39CA">
        <w:t>tározott"-nak detektáljuk, amit első alkalomnál nem veszünk f</w:t>
      </w:r>
      <w:r w:rsidR="00A87A3A">
        <w:t>igyelembe, ha nem található</w:t>
      </w:r>
      <w:r w:rsidR="0027467E">
        <w:t xml:space="preserve"> felhő</w:t>
      </w:r>
      <w:r w:rsidR="00DF39CA">
        <w:t xml:space="preserve"> az égen.</w:t>
      </w:r>
    </w:p>
    <w:p w:rsidR="00A17308" w:rsidRDefault="00A17308" w:rsidP="0094134C">
      <w:pPr>
        <w:spacing w:before="120"/>
        <w:ind w:firstLine="426"/>
      </w:pPr>
      <w:r>
        <w:t>A kapott értékekkel jó eredményt kaptunk a teszteken, azonban ezeket a későbbiekben még a felhők típusának megfelelően változtathatjuk.</w:t>
      </w:r>
    </w:p>
    <w:p w:rsidR="00A16430" w:rsidRDefault="00A16430" w:rsidP="0094134C">
      <w:pPr>
        <w:spacing w:before="120"/>
        <w:ind w:firstLine="426"/>
      </w:pPr>
      <w:r>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t>etőségünk adódik a továbbítására.</w:t>
      </w:r>
      <w:r w:rsidR="00941B82">
        <w:t xml:space="preserve"> Hogy minél kevesebb memóriát igényeljen a program, a változtatásokat mindig az eredeti képen végezzük. Ezen kívül szükséges egy másolatot készítenünk az eredetiből, mivel a </w:t>
      </w:r>
      <w:r w:rsidR="00731005">
        <w:t>későbbiekben, a felhő típusának megállapításánál a küszöbölt és az eredeti képünkre is szükségünk lesz.</w:t>
      </w:r>
    </w:p>
    <w:p w:rsidR="003230E0" w:rsidRDefault="003230E0" w:rsidP="003230E0">
      <w:pPr>
        <w:keepNext/>
        <w:spacing w:before="120"/>
        <w:ind w:firstLine="0"/>
        <w:jc w:val="center"/>
      </w:pPr>
      <w:r>
        <w:rPr>
          <w:noProof/>
          <w:lang w:val="en-US" w:eastAsia="en-US"/>
        </w:rPr>
        <w:drawing>
          <wp:inline distT="0" distB="0" distL="0" distR="0">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15000" cy="1447800"/>
                    </a:xfrm>
                    <a:prstGeom prst="rect">
                      <a:avLst/>
                    </a:prstGeom>
                    <a:noFill/>
                    <a:ln>
                      <a:noFill/>
                    </a:ln>
                  </pic:spPr>
                </pic:pic>
              </a:graphicData>
            </a:graphic>
          </wp:inline>
        </w:drawing>
      </w:r>
    </w:p>
    <w:p w:rsidR="0094134C" w:rsidRDefault="00037F5D" w:rsidP="003230E0">
      <w:pPr>
        <w:pStyle w:val="Kpalrs"/>
        <w:spacing w:before="120"/>
        <w:rPr>
          <w:noProof/>
          <w:color w:val="000000" w:themeColor="text1"/>
          <w:szCs w:val="20"/>
        </w:rPr>
      </w:pPr>
      <w:r w:rsidRPr="00750117">
        <w:rPr>
          <w:noProof/>
          <w:color w:val="000000" w:themeColor="text1"/>
          <w:szCs w:val="20"/>
        </w:rPr>
        <w:fldChar w:fldCharType="begin"/>
      </w:r>
      <w:r w:rsidR="003230E0"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6</w:t>
      </w:r>
      <w:r w:rsidRPr="00750117">
        <w:rPr>
          <w:noProof/>
          <w:color w:val="000000" w:themeColor="text1"/>
          <w:szCs w:val="20"/>
        </w:rPr>
        <w:fldChar w:fldCharType="end"/>
      </w:r>
      <w:r w:rsidR="003230E0" w:rsidRPr="00750117">
        <w:rPr>
          <w:noProof/>
          <w:color w:val="000000" w:themeColor="text1"/>
          <w:szCs w:val="20"/>
        </w:rPr>
        <w:t>. ábra – Eredeti kép, szaturációs kép, küszöbölt kép</w:t>
      </w:r>
    </w:p>
    <w:p w:rsidR="001F51F8" w:rsidRPr="001F51F8" w:rsidRDefault="001F51F8" w:rsidP="001F51F8"/>
    <w:p w:rsidR="003230E0" w:rsidRDefault="003230E0" w:rsidP="003230E0">
      <w:pPr>
        <w:keepNext/>
        <w:ind w:firstLine="0"/>
        <w:jc w:val="center"/>
      </w:pPr>
      <w:r>
        <w:rPr>
          <w:noProof/>
          <w:lang w:val="en-US" w:eastAsia="en-US"/>
        </w:rPr>
        <w:drawing>
          <wp:inline distT="0" distB="0" distL="0" distR="0">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60720" cy="1417320"/>
                    </a:xfrm>
                    <a:prstGeom prst="rect">
                      <a:avLst/>
                    </a:prstGeom>
                    <a:noFill/>
                    <a:ln>
                      <a:noFill/>
                    </a:ln>
                  </pic:spPr>
                </pic:pic>
              </a:graphicData>
            </a:graphic>
          </wp:inline>
        </w:drawing>
      </w:r>
    </w:p>
    <w:p w:rsidR="003230E0" w:rsidRPr="003230E0" w:rsidRDefault="00037F5D" w:rsidP="003230E0">
      <w:pPr>
        <w:pStyle w:val="Kpalrs"/>
      </w:pPr>
      <w:r w:rsidRPr="00750117">
        <w:rPr>
          <w:noProof/>
        </w:rPr>
        <w:fldChar w:fldCharType="begin"/>
      </w:r>
      <w:r w:rsidR="003230E0" w:rsidRPr="00750117">
        <w:rPr>
          <w:noProof/>
        </w:rPr>
        <w:instrText xml:space="preserve"> SEQ ábra \* ARABIC </w:instrText>
      </w:r>
      <w:r w:rsidRPr="00750117">
        <w:rPr>
          <w:noProof/>
        </w:rPr>
        <w:fldChar w:fldCharType="separate"/>
      </w:r>
      <w:r w:rsidR="00F645D6">
        <w:rPr>
          <w:noProof/>
        </w:rPr>
        <w:t>7</w:t>
      </w:r>
      <w:r w:rsidRPr="00750117">
        <w:rPr>
          <w:noProof/>
        </w:rPr>
        <w:fldChar w:fldCharType="end"/>
      </w:r>
      <w:r w:rsidR="003230E0" w:rsidRPr="00750117">
        <w:rPr>
          <w:noProof/>
        </w:rPr>
        <w:t xml:space="preserve">. </w:t>
      </w:r>
      <w:r w:rsidR="003230E0">
        <w:rPr>
          <w:noProof/>
        </w:rPr>
        <w:t>ábra – Felhőtlen ég esetén z</w:t>
      </w:r>
      <w:r w:rsidR="003230E0" w:rsidRPr="0094134C">
        <w:rPr>
          <w:noProof/>
        </w:rPr>
        <w:t>aj</w:t>
      </w:r>
      <w:r w:rsidR="003230E0">
        <w:rPr>
          <w:noProof/>
        </w:rPr>
        <w:t>t tapasztalhatunk, melynek kezelésére külön figyelmet kell fordítanunk.</w:t>
      </w:r>
    </w:p>
    <w:p w:rsidR="003230E0" w:rsidRDefault="00DF6AEB" w:rsidP="003230E0">
      <w:pPr>
        <w:pStyle w:val="Cmsor2"/>
      </w:pPr>
      <w:bookmarkStart w:id="28" w:name="_Toc385287717"/>
      <w:bookmarkStart w:id="29" w:name="_Toc385409422"/>
      <w:r>
        <w:t>2.6</w:t>
      </w:r>
      <w:r w:rsidR="003230E0">
        <w:t>. Felhők osztályozása képfeldolgozással</w:t>
      </w:r>
      <w:bookmarkEnd w:id="28"/>
      <w:bookmarkEnd w:id="29"/>
    </w:p>
    <w:p w:rsidR="00B123D9" w:rsidRDefault="00447D85" w:rsidP="0094134C">
      <w:pPr>
        <w:spacing w:before="120"/>
        <w:ind w:firstLine="426"/>
      </w:pPr>
      <w:r>
        <w:t xml:space="preserve">A felhők sikeres detektálásából és a mért borultságból </w:t>
      </w:r>
      <w:r w:rsidRPr="00E05D93">
        <w:t>kiindulva próbáltuk megállapítani a felhők típusát is</w:t>
      </w:r>
      <w:r>
        <w:t xml:space="preserve"> (lásd </w:t>
      </w:r>
      <w:r w:rsidR="003230E0">
        <w:t>8</w:t>
      </w:r>
      <w:r>
        <w:t>. ábra)</w:t>
      </w:r>
      <w:r w:rsidRPr="00E05D93">
        <w:t xml:space="preserve">. </w:t>
      </w:r>
      <w:r w:rsidR="007E629C">
        <w:t>Így az metódusnak szüksége van paraméterként az e</w:t>
      </w:r>
      <w:r w:rsidR="007449AE">
        <w:t>redeti képre, a küszöbölt képre</w:t>
      </w:r>
      <w:r w:rsidR="007E629C">
        <w:t xml:space="preserve"> és a már korábban kiszámított borultság értékre.</w:t>
      </w:r>
      <w:r w:rsidR="00C210E1">
        <w:t xml:space="preserve"> Első lépésként</w:t>
      </w:r>
      <w:r w:rsidRPr="00E05D93">
        <w:t xml:space="preserve"> az eredeti képet vizsgálva egy hisztogramot kell készítenünk, de csak azokat a részeket </w:t>
      </w:r>
      <w:r w:rsidR="006339A6">
        <w:t>vizsgálva, ahol felhő található. Ehhez maszkként használhatjuk fel a küszöbölt képet.</w:t>
      </w:r>
      <w:r w:rsidR="00B06437">
        <w:t xml:space="preserve"> A hisztogram készítéséhez minden pixel esetében a három érték (vörös, kék, zöld) átlagát vesszük figyelembe.</w:t>
      </w:r>
      <w:r w:rsidRPr="00E05D93">
        <w:t xml:space="preserve"> </w:t>
      </w:r>
      <w:r w:rsidR="00241BDE">
        <w:t>Ezek után</w:t>
      </w:r>
      <w:r w:rsidRPr="00E05D93">
        <w:t xml:space="preserve"> össze kell számolnunk, hogy hány intenzitás értéket találtunk</w:t>
      </w:r>
      <w:r w:rsidR="001005F9">
        <w:t xml:space="preserve"> összesen</w:t>
      </w:r>
      <w:r w:rsidRPr="00E05D93">
        <w:t xml:space="preserve">. Ezeken az értékeken célszerű egy szűrést alkalmazni, hogy a zajokat kiszűrjük. Ezt </w:t>
      </w:r>
      <w:r w:rsidRPr="00E05D93">
        <w:lastRenderedPageBreak/>
        <w:t>úgy tettük meg, hogy csak</w:t>
      </w:r>
      <w:r w:rsidR="007651A8">
        <w:t xml:space="preserve"> a</w:t>
      </w:r>
      <w:r w:rsidRPr="00E05D93">
        <w:t xml:space="preserve"> bizonyos mennyiségű </w:t>
      </w:r>
      <w:r>
        <w:t>pixelt</w:t>
      </w:r>
      <w:r w:rsidRPr="00E05D93">
        <w:t xml:space="preserve"> tartalmazó </w:t>
      </w:r>
      <w:r w:rsidR="00F56EF0">
        <w:t xml:space="preserve">hisztogram </w:t>
      </w:r>
      <w:r w:rsidRPr="00E05D93">
        <w:t>értékeket vettük figyelembe. Innentől kezdve minden szükséges információ a rendelkezésünkre áll a típus meghatározásához.</w:t>
      </w:r>
      <w:r w:rsidR="00EE1363">
        <w:t xml:space="preserve"> Tudjuk a felhő színeinek mennyiségét, valamint a borultságot.</w:t>
      </w:r>
      <w:r w:rsidRPr="00E05D93">
        <w:t xml:space="preserve"> Több kép vizsgálatával megállapítottunk egy küszöbértéket</w:t>
      </w:r>
      <w:r w:rsidR="00FA266B">
        <w:t xml:space="preserve"> a színek</w:t>
      </w:r>
      <w:r w:rsidR="00FA2FF8">
        <w:t xml:space="preserve"> mennyiségére</w:t>
      </w:r>
      <w:r w:rsidRPr="00E05D93">
        <w:t xml:space="preserve">, ami felett a felhő </w:t>
      </w:r>
      <w:r>
        <w:t>Cumulus</w:t>
      </w:r>
      <w:r w:rsidRPr="00E05D93">
        <w:t>, alatta pedig Stratus. Ez lesz az elsődleges szempontunk a vizsgálatnál.</w:t>
      </w:r>
      <w:r w:rsidR="00654231">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t xml:space="preserve"> Ettől eltérő esetben az színek számának megfelelően döntünk.</w:t>
      </w:r>
      <w:r w:rsidR="00C03107">
        <w:t xml:space="preserve"> Figyelembe lehetne venni, hogy Stratus csak 7-8 okta lehet, azonban mivel a képünk nem fedi le az egész eget, ebben nem lehetünk biztosak.</w:t>
      </w:r>
      <w:r w:rsidR="00C07F59">
        <w:t xml:space="preserve"> Így ezt a határt a tesztek alapján 1 oktára állítottuk. Ilyen érték esetén a típus intenzitások számától függetlenül Cumulus típusú.</w:t>
      </w:r>
      <w:r w:rsidR="00963391">
        <w:t xml:space="preserve"> </w:t>
      </w:r>
      <w:r w:rsidR="00F200F8">
        <w:t>Ha az oktában kapott érték 7</w:t>
      </w:r>
      <w:r w:rsidR="00463156">
        <w:t>,</w:t>
      </w:r>
      <w:r w:rsidR="00F200F8">
        <w:t xml:space="preserve"> vagy magasabb, akkor a hi</w:t>
      </w:r>
      <w:r w:rsidR="00B95BDB">
        <w:t>sztogram értékek alapján döntün</w:t>
      </w:r>
      <w:r w:rsidR="00F200F8">
        <w:t xml:space="preserve">k. </w:t>
      </w:r>
    </w:p>
    <w:p w:rsidR="00447D85" w:rsidRDefault="00447D85" w:rsidP="0094134C">
      <w:pPr>
        <w:spacing w:before="120"/>
        <w:ind w:firstLine="426"/>
      </w:pPr>
      <w:r w:rsidRPr="00E05D93">
        <w:t>Ha ez alapján megállapítottuk a típust, meg kell vizsgálnunk azt is, hogy a kapott érték megfelel-e a korábban kiszámított borultságnak.</w:t>
      </w:r>
      <w:r w:rsidR="00294B5A">
        <w:t xml:space="preserve"> Tudjuk, hogy 8 oktás borultsághoz nem tartozhat Cumulus típus, így a</w:t>
      </w:r>
      <w:r w:rsidRPr="00E05D93">
        <w:t>mennyiben nem</w:t>
      </w:r>
      <w:r w:rsidR="00294B5A">
        <w:t xml:space="preserve"> felelnek meg egymásnak az értékek</w:t>
      </w:r>
      <w:r w:rsidR="00331C2C">
        <w:t>, a</w:t>
      </w:r>
      <w:r w:rsidR="007174F9">
        <w:t>z elvárásnak</w:t>
      </w:r>
      <w:r w:rsidRPr="00E05D93">
        <w:t xml:space="preserve"> megfelelően módosítanunk kell. </w:t>
      </w:r>
      <w:r w:rsidR="00023EE7">
        <w:t>Ezt az észlelők a gyakorlatban is így végzik. Előfordul, hogy az eget teljesen elfedi egy Cumulus típusú felhő, de ekkor feltételezik, hogy lyukak találhatók, csak nem láthatók, és az érték így 7 okta.</w:t>
      </w:r>
    </w:p>
    <w:p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eltér</w:t>
      </w:r>
      <w:r w:rsidR="00463156">
        <w:t>het</w:t>
      </w:r>
      <w:r w:rsidR="005C7147">
        <w:t>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rsidR="007F4ED8" w:rsidRDefault="00A77A37" w:rsidP="0094134C">
      <w:pPr>
        <w:spacing w:before="120"/>
        <w:ind w:firstLine="426"/>
      </w:pPr>
      <w:r>
        <w:t>A kamerák a nap 24 órájában készítenek képeket, de az éjszakai képeken felhők</w:t>
      </w:r>
      <w:r w:rsidR="00534F8E">
        <w:t xml:space="preserve"> már nem láthatók a sötét miatt.</w:t>
      </w:r>
      <w:r w:rsidR="00014A30">
        <w:t xml:space="preserve"> Időponthoz a sötétedés nehezen köthető, mivel</w:t>
      </w:r>
      <w:r w:rsidR="00CF561B">
        <w:t xml:space="preserve"> az</w:t>
      </w:r>
      <w:r w:rsidR="00014A30">
        <w:t xml:space="preserve"> folyamatosan változik.</w:t>
      </w:r>
      <w:r>
        <w:t xml:space="preserve"> Így a programunkban ezt az esetet is le kell kezelnünk. Erre megoldásnak egy algoritmust készítettünk, mely a kép</w:t>
      </w:r>
      <w:r w:rsidR="003E2C84">
        <w:t xml:space="preserve"> szürkeárnyalatos</w:t>
      </w:r>
      <w:r>
        <w:t xml:space="preserve"> intenzitás értékeinek átlagá</w:t>
      </w:r>
      <w:r w:rsidR="00D950F9">
        <w:t>t vizsgálja. Számos képet megvi</w:t>
      </w:r>
      <w:r>
        <w:t>z</w:t>
      </w:r>
      <w:r w:rsidR="00D950F9">
        <w:t>s</w:t>
      </w:r>
      <w:r>
        <w:t>gálva azt figyeltük meg, hogy 8 oktás, teljesen sötét felhőzet esetén is jelentősen magasabb az intenzitások átlaga, mint esténként.</w:t>
      </w:r>
      <w:r w:rsidR="001D6501">
        <w:t xml:space="preserve"> Rendelkezésünkre álltak sorozatfelvételek, melyeken sötétből indulunk, és közben kivilágosodik, </w:t>
      </w:r>
      <w:r w:rsidR="007F7774">
        <w:t>ezért</w:t>
      </w:r>
      <w:r w:rsidR="001D6501">
        <w:t xml:space="preserve"> számos </w:t>
      </w:r>
      <w:r w:rsidR="001D6501">
        <w:lastRenderedPageBreak/>
        <w:t>időpontban és fényviszonyban tesztelhettük az algoritmust.</w:t>
      </w:r>
      <w:r>
        <w:t xml:space="preserve"> Így megállapítottunk egy értéket, amin még sikerült a felhőket detektálni,</w:t>
      </w:r>
      <w:r w:rsidR="00EF155A">
        <w:t xml:space="preserve"> </w:t>
      </w:r>
      <w:r>
        <w:t>de ami alatt már nem lehetséges. Ezt a vizsgálatot a program minden detektálás előtt lefuttat</w:t>
      </w:r>
      <w:r w:rsidR="00941CC6">
        <w:t>ja, és amennyiben az intenzitások átlaga ez alatt az érték alatt van</w:t>
      </w:r>
      <w:r w:rsidR="009A56A4">
        <w:t xml:space="preserve"> jelzi, hogy</w:t>
      </w:r>
      <w:r>
        <w:t xml:space="preserve"> a detektálás nem lehetséges</w:t>
      </w:r>
      <w:r w:rsidR="00D950F9">
        <w:t>,</w:t>
      </w:r>
      <w:r w:rsidR="00B04B90">
        <w:t xml:space="preserve"> és</w:t>
      </w:r>
      <w:r w:rsidR="00D950F9">
        <w:t xml:space="preserve"> leállítja a folyamatot</w:t>
      </w:r>
      <w:r>
        <w:t>.</w:t>
      </w:r>
    </w:p>
    <w:p w:rsidR="0059608B" w:rsidRDefault="00CC1158" w:rsidP="0094134C">
      <w:pPr>
        <w:spacing w:before="120"/>
        <w:ind w:firstLine="426"/>
      </w:pPr>
      <w:r>
        <w:t xml:space="preserve">A nappallal és éjszakákkal már egyaránt számoltunk, de figyelembe kell vennünk a köztes állapotokat is. </w:t>
      </w:r>
      <w:r w:rsidR="001F530B">
        <w:t>Naplementekor</w:t>
      </w:r>
      <w:r w:rsidR="0059608B">
        <w:t xml:space="preserve"> illetve napfelkeltekor a felhők színezete gyakran narancssárgásra változik.</w:t>
      </w:r>
      <w:r w:rsidR="00EA3D42">
        <w:t xml:space="preserve"> </w:t>
      </w:r>
      <w:r w:rsidR="00817696">
        <w:t>Így a felhők szaturációs értéke változhat , így ezekkel az esetekkel is külön teszteltünk. Azonban azt tapasztaltuk, hogy függőlegesen felfelé néző kamera esetén rendkívül ritkán található elszíneződés, és az</w:t>
      </w:r>
      <w:r w:rsidR="007C463A">
        <w:t xml:space="preserve"> is</w:t>
      </w:r>
      <w:r w:rsidR="00817696">
        <w:t xml:space="preserve"> olyan kis mértékű, hogy a végeredményt nem befolyásolja.</w:t>
      </w:r>
    </w:p>
    <w:p w:rsidR="00A77A37" w:rsidRPr="00E05D93" w:rsidRDefault="007F4ED8" w:rsidP="0094134C">
      <w:pPr>
        <w:spacing w:before="120"/>
        <w:ind w:firstLine="426"/>
      </w:pPr>
      <w:r>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t xml:space="preserve"> </w:t>
      </w:r>
    </w:p>
    <w:p w:rsidR="0094134C" w:rsidRPr="00E05D93" w:rsidRDefault="0040278B" w:rsidP="003230E0">
      <w:pPr>
        <w:pStyle w:val="Cmsor2"/>
      </w:pPr>
      <w:bookmarkStart w:id="30" w:name="_Toc371356727"/>
      <w:bookmarkStart w:id="31" w:name="_Toc385287718"/>
      <w:bookmarkStart w:id="32" w:name="_Toc385409423"/>
      <w:r w:rsidRPr="00E05D93">
        <w:t>2</w:t>
      </w:r>
      <w:r w:rsidR="0094134C" w:rsidRPr="00E05D93">
        <w:t>.</w:t>
      </w:r>
      <w:r w:rsidR="00DF6AEB">
        <w:t>7</w:t>
      </w:r>
      <w:r w:rsidR="009E0D7B">
        <w:t xml:space="preserve">. Eredmények </w:t>
      </w:r>
      <w:r w:rsidR="0094134C" w:rsidRPr="00E05D93">
        <w:t>értékelése</w:t>
      </w:r>
      <w:bookmarkEnd w:id="30"/>
      <w:bookmarkEnd w:id="31"/>
      <w:bookmarkEnd w:id="32"/>
    </w:p>
    <w:p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w:t>
      </w:r>
      <w:r w:rsidR="009E0D7B">
        <w:t xml:space="preserve"> azaz</w:t>
      </w:r>
      <w:r w:rsidRPr="00E05D93">
        <w:t xml:space="preserve"> bármikor előfordulhat, hogy 1 oktát tévednek a becslésekben. Ezért a mi algoritmusunk tesztelésénél is az 1 oktás</w:t>
      </w:r>
      <w:r w:rsidR="003230E0">
        <w:t xml:space="preserve"> eltérést még jónak számítottuk!</w:t>
      </w:r>
    </w:p>
    <w:p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351AE7" w:rsidRDefault="00351AE7" w:rsidP="00351AE7">
      <w:pPr>
        <w:keepNext/>
        <w:spacing w:before="120"/>
        <w:ind w:firstLine="0"/>
      </w:pPr>
      <w:bookmarkStart w:id="33" w:name="_Toc371356730"/>
      <w:r>
        <w:rPr>
          <w:noProof/>
          <w:lang w:val="en-US" w:eastAsia="en-US"/>
        </w:rPr>
        <w:drawing>
          <wp:inline distT="0" distB="0" distL="0" distR="0">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60720" cy="616585"/>
                    </a:xfrm>
                    <a:prstGeom prst="rect">
                      <a:avLst/>
                    </a:prstGeom>
                  </pic:spPr>
                </pic:pic>
              </a:graphicData>
            </a:graphic>
          </wp:inline>
        </w:drawing>
      </w:r>
    </w:p>
    <w:p w:rsidR="00351AE7" w:rsidRDefault="00037F5D" w:rsidP="00351AE7">
      <w:pPr>
        <w:pStyle w:val="Kpalrs"/>
        <w:spacing w:after="1200"/>
      </w:pPr>
      <w:r w:rsidRPr="00750117">
        <w:rPr>
          <w:noProof/>
        </w:rPr>
        <w:fldChar w:fldCharType="begin"/>
      </w:r>
      <w:r w:rsidR="00351AE7" w:rsidRPr="00750117">
        <w:rPr>
          <w:noProof/>
        </w:rPr>
        <w:instrText xml:space="preserve"> SEQ ábra \* ARABIC </w:instrText>
      </w:r>
      <w:r w:rsidRPr="00750117">
        <w:rPr>
          <w:noProof/>
        </w:rPr>
        <w:fldChar w:fldCharType="separate"/>
      </w:r>
      <w:r w:rsidR="00F645D6">
        <w:rPr>
          <w:noProof/>
        </w:rPr>
        <w:t>8</w:t>
      </w:r>
      <w:r w:rsidRPr="00750117">
        <w:rPr>
          <w:noProof/>
        </w:rPr>
        <w:fldChar w:fldCharType="end"/>
      </w:r>
      <w:r w:rsidR="00351AE7" w:rsidRPr="00750117">
        <w:rPr>
          <w:noProof/>
        </w:rPr>
        <w:t>. ábra – Felh</w:t>
      </w:r>
      <w:r w:rsidR="00351AE7">
        <w:rPr>
          <w:noProof/>
        </w:rPr>
        <w:t>ő típus detektálásának folyamat</w:t>
      </w:r>
      <w:bookmarkEnd w:id="33"/>
      <w:r w:rsidR="00351AE7">
        <w:rPr>
          <w:noProof/>
        </w:rPr>
        <w:t>a</w:t>
      </w:r>
    </w:p>
    <w:p w:rsidR="00AA5240" w:rsidRDefault="009F2A15" w:rsidP="00EF155A">
      <w:r>
        <w:lastRenderedPageBreak/>
        <w:t>Az OMSZ képei közül</w:t>
      </w:r>
      <w:r w:rsidR="005200A2">
        <w:t xml:space="preserve"> a hivatalos észlelések dokumentumai alapján </w:t>
      </w:r>
      <w:r w:rsidR="00DE3E5D">
        <w:t>megközelítőleg száz</w:t>
      </w:r>
      <w:r>
        <w:t xml:space="preserve"> képen megállapítottuk a felhő típusát, és a borultságot.</w:t>
      </w:r>
      <w:r w:rsidR="005200A2">
        <w:t xml:space="preserve"> Ezt az adatot előre meghatározott módon (Típus_Sorszám_Borultság.jpg) a képek címébe foglaltuk. A képek között s</w:t>
      </w:r>
      <w:r w:rsidR="00EF155A">
        <w:t>zerepel sorozat is, de véletlen</w:t>
      </w:r>
      <w:r w:rsidR="008C4E0E">
        <w:t>szerű időpontban rögzített</w:t>
      </w:r>
      <w:r w:rsidR="005200A2">
        <w:t xml:space="preserve"> képek is készültek.</w:t>
      </w:r>
      <w:r>
        <w:t xml:space="preserve"> A programban </w:t>
      </w:r>
      <w:r w:rsidR="00071B2A">
        <w:t>megvalósítottunk</w:t>
      </w:r>
      <w:r>
        <w:t xml:space="preserve"> egy funkciót, mely több képen egymás után képes elvégezni a detektálást, és a kapott értéket összehasonlítani az észlelők által mértekkel</w:t>
      </w:r>
      <w:r w:rsidR="00ED03A8">
        <w:t>, valamint</w:t>
      </w:r>
      <w:r w:rsidR="005200A2">
        <w:t xml:space="preserve"> a méréseket egy szöveges állományban rögzíti</w:t>
      </w:r>
      <w:r>
        <w:t>.</w:t>
      </w:r>
      <w:r w:rsidR="00092379">
        <w:t xml:space="preserve"> Ezen kívül külön funkció kész</w:t>
      </w:r>
      <w:r w:rsidR="005200A2">
        <w:t>ült a sorozatképekkel való tesztelésre, ahol beállíthatjuk, hogy hány egymás utáni képet tekintünk egy sorozatnak, majd a futtatás után az eredményt hasonló módon tárolja.</w:t>
      </w:r>
      <w:r w:rsidR="0094134C" w:rsidRPr="00E05D93">
        <w:t xml:space="preserve"> </w:t>
      </w:r>
    </w:p>
    <w:p w:rsidR="008210CE" w:rsidRDefault="00CF75E7" w:rsidP="0094134C">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2819FE">
        <w:t>A</w:t>
      </w:r>
      <w:r>
        <w:t xml:space="preserve"> program fejlődését </w:t>
      </w:r>
      <w:r w:rsidR="00357DA1">
        <w:t>egy</w:t>
      </w:r>
      <w:r>
        <w:t xml:space="preserve"> diagram</w:t>
      </w:r>
      <w:r w:rsidR="00357DA1">
        <w:t>on mutatjuk</w:t>
      </w:r>
      <w:r>
        <w:t xml:space="preserve"> be</w:t>
      </w:r>
      <w:r w:rsidR="00357DA1">
        <w:t xml:space="preserve"> (lásd 9. ábra)</w:t>
      </w:r>
      <w:r>
        <w:t xml:space="preserve">. </w:t>
      </w:r>
    </w:p>
    <w:p w:rsidR="00065F6F" w:rsidRDefault="00A953E0" w:rsidP="00351AE7">
      <w:pPr>
        <w:spacing w:before="120"/>
        <w:ind w:firstLine="426"/>
      </w:pPr>
      <w:r>
        <w:t xml:space="preserve">Az elért eredmény </w:t>
      </w:r>
      <w:r w:rsidR="00065F6F">
        <w:t>491 képen tesztelve</w:t>
      </w:r>
      <w:r>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w:t>
      </w:r>
      <w:r w:rsidR="003B68FD">
        <w:t>, majd ezek alapján megállapí</w:t>
      </w:r>
      <w:r w:rsidR="006055D4">
        <w:t xml:space="preserve">tottunk szokásos paramétereket. </w:t>
      </w:r>
      <w:r>
        <w:t>Az</w:t>
      </w:r>
      <w:r w:rsidR="00D37A19">
        <w:t xml:space="preserve"> eredményeket</w:t>
      </w:r>
      <w:r>
        <w:t xml:space="preserve"> az </w:t>
      </w:r>
      <w:r w:rsidR="00AF5581">
        <w:t>3</w:t>
      </w:r>
      <w:r>
        <w:t>.</w:t>
      </w:r>
      <w:r w:rsidR="006055D4">
        <w:t xml:space="preserve">-5. </w:t>
      </w:r>
      <w:r>
        <w:t xml:space="preserve"> táblázat</w:t>
      </w:r>
      <w:r w:rsidR="006055D4">
        <w:t>ok tartalmazzák</w:t>
      </w:r>
      <w:r>
        <w:t>.</w:t>
      </w:r>
    </w:p>
    <w:p w:rsidR="007D0040" w:rsidRDefault="007D0040" w:rsidP="007D0040">
      <w:pPr>
        <w:keepNext/>
        <w:spacing w:before="120"/>
        <w:ind w:firstLine="426"/>
      </w:pPr>
      <w:r w:rsidRPr="007D0040">
        <w:rPr>
          <w:noProof/>
          <w:lang w:val="en-US" w:eastAsia="en-US"/>
        </w:rPr>
        <w:lastRenderedPageBreak/>
        <w:drawing>
          <wp:inline distT="0" distB="0" distL="0" distR="0">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9248A" w:rsidRPr="003230E0" w:rsidRDefault="00037F5D" w:rsidP="003230E0">
      <w:pPr>
        <w:pStyle w:val="Kpalrs"/>
      </w:pPr>
      <w:fldSimple w:instr=" SEQ Ábra \* ARABIC ">
        <w:r w:rsidR="00F645D6">
          <w:rPr>
            <w:noProof/>
          </w:rPr>
          <w:t>9</w:t>
        </w:r>
      </w:fldSimple>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p>
    <w:p w:rsidR="002819FE" w:rsidRDefault="0079248A" w:rsidP="002819FE">
      <w:pPr>
        <w:keepNext/>
        <w:spacing w:before="120"/>
        <w:ind w:firstLine="426"/>
      </w:pPr>
      <w:r w:rsidRPr="0079248A">
        <w:rPr>
          <w:noProof/>
          <w:lang w:val="en-US" w:eastAsia="en-US"/>
        </w:rPr>
        <w:drawing>
          <wp:inline distT="0" distB="0" distL="0" distR="0">
            <wp:extent cx="5486400" cy="3200400"/>
            <wp:effectExtent l="19050" t="0" r="19050" b="0"/>
            <wp:docPr id="1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9248A" w:rsidRDefault="00037F5D" w:rsidP="002819FE">
      <w:pPr>
        <w:pStyle w:val="Kpalrs"/>
      </w:pPr>
      <w:fldSimple w:instr=" SEQ Ábra \* ARABIC ">
        <w:r w:rsidR="00F645D6">
          <w:rPr>
            <w:noProof/>
          </w:rPr>
          <w:t>10</w:t>
        </w:r>
      </w:fldSimple>
      <w:r w:rsidR="00055D67">
        <w:rPr>
          <w:noProof/>
        </w:rPr>
        <w:t>. ábra</w:t>
      </w:r>
      <w:r w:rsidR="002819FE">
        <w:t xml:space="preserve"> - A program a nagy mennyiségű tesztképnek köszönhetően sokat fejlődött az </w:t>
      </w:r>
      <w:r w:rsidR="0069758B">
        <w:t>első működő verzió óta</w:t>
      </w:r>
      <w:r w:rsidR="002819FE">
        <w:t>. Az ábra ezt a fe</w:t>
      </w:r>
      <w:r w:rsidR="00E52A8B">
        <w:t xml:space="preserve">jlődést szemlélteti </w:t>
      </w:r>
      <w:r w:rsidR="00C02F1D">
        <w:t>egyedi képekkel</w:t>
      </w:r>
      <w:r w:rsidR="002819FE">
        <w:t xml:space="preserve"> végzett tesztek alapján, a program első verziójából kiindulva a jelenlegiig.</w:t>
      </w:r>
      <w:r w:rsidR="00A42FCB">
        <w:t xml:space="preserve"> Az értékeket súlyozva állapítottuk meg.</w:t>
      </w:r>
    </w:p>
    <w:tbl>
      <w:tblPr>
        <w:tblStyle w:val="Rcsostblzat"/>
        <w:tblW w:w="0" w:type="auto"/>
        <w:tblLook w:val="04A0"/>
      </w:tblPr>
      <w:tblGrid>
        <w:gridCol w:w="3096"/>
        <w:gridCol w:w="3096"/>
        <w:gridCol w:w="3096"/>
      </w:tblGrid>
      <w:tr w:rsidR="000873BB" w:rsidTr="000873BB">
        <w:tc>
          <w:tcPr>
            <w:tcW w:w="3096" w:type="dxa"/>
          </w:tcPr>
          <w:p w:rsidR="000873BB" w:rsidRDefault="000873BB" w:rsidP="005C2DAD">
            <w:pPr>
              <w:ind w:firstLine="0"/>
            </w:pPr>
          </w:p>
        </w:tc>
        <w:tc>
          <w:tcPr>
            <w:tcW w:w="3096" w:type="dxa"/>
          </w:tcPr>
          <w:p w:rsidR="000873BB" w:rsidRDefault="000873BB" w:rsidP="005C2DAD">
            <w:pPr>
              <w:ind w:firstLine="0"/>
            </w:pPr>
            <w:r>
              <w:t>Képen megadott</w:t>
            </w:r>
            <w:r w:rsidR="000B2116">
              <w:t xml:space="preserve"> borultság</w:t>
            </w:r>
            <w:r>
              <w:t xml:space="preserve"> érték helyes</w:t>
            </w:r>
          </w:p>
        </w:tc>
        <w:tc>
          <w:tcPr>
            <w:tcW w:w="3096" w:type="dxa"/>
          </w:tcPr>
          <w:p w:rsidR="000873BB" w:rsidRDefault="000873BB" w:rsidP="005C2DAD">
            <w:pPr>
              <w:ind w:firstLine="0"/>
            </w:pPr>
            <w:r>
              <w:t>Képen megadott</w:t>
            </w:r>
            <w:r w:rsidR="000B2116">
              <w:t xml:space="preserve"> borultság</w:t>
            </w:r>
            <w:r>
              <w:t xml:space="preserve"> érték helytelen</w:t>
            </w:r>
          </w:p>
        </w:tc>
      </w:tr>
      <w:tr w:rsidR="000873BB" w:rsidTr="000873BB">
        <w:tc>
          <w:tcPr>
            <w:tcW w:w="3096" w:type="dxa"/>
          </w:tcPr>
          <w:p w:rsidR="000873BB" w:rsidRDefault="000873BB" w:rsidP="005C2DAD">
            <w:pPr>
              <w:ind w:firstLine="0"/>
            </w:pPr>
            <w:r>
              <w:t>Borultság érték helyes</w:t>
            </w:r>
          </w:p>
        </w:tc>
        <w:tc>
          <w:tcPr>
            <w:tcW w:w="3096" w:type="dxa"/>
          </w:tcPr>
          <w:p w:rsidR="000873BB" w:rsidRDefault="000873BB" w:rsidP="005C2DAD">
            <w:pPr>
              <w:ind w:firstLine="0"/>
            </w:pPr>
            <w:r>
              <w:t>471</w:t>
            </w:r>
          </w:p>
        </w:tc>
        <w:tc>
          <w:tcPr>
            <w:tcW w:w="3096" w:type="dxa"/>
          </w:tcPr>
          <w:p w:rsidR="000873BB" w:rsidRDefault="000873BB" w:rsidP="005C2DAD">
            <w:pPr>
              <w:ind w:firstLine="0"/>
            </w:pPr>
            <w:r>
              <w:t>0</w:t>
            </w:r>
          </w:p>
        </w:tc>
      </w:tr>
      <w:tr w:rsidR="000873BB" w:rsidTr="000873BB">
        <w:tc>
          <w:tcPr>
            <w:tcW w:w="3096" w:type="dxa"/>
          </w:tcPr>
          <w:p w:rsidR="000873BB" w:rsidRDefault="000873BB" w:rsidP="005C2DAD">
            <w:pPr>
              <w:ind w:firstLine="0"/>
            </w:pPr>
            <w:r>
              <w:lastRenderedPageBreak/>
              <w:t>Borultság érték helytelen</w:t>
            </w:r>
          </w:p>
        </w:tc>
        <w:tc>
          <w:tcPr>
            <w:tcW w:w="3096" w:type="dxa"/>
          </w:tcPr>
          <w:p w:rsidR="000873BB" w:rsidRDefault="000873BB" w:rsidP="005C2DAD">
            <w:pPr>
              <w:ind w:firstLine="0"/>
            </w:pPr>
            <w:r>
              <w:t>20</w:t>
            </w:r>
          </w:p>
        </w:tc>
        <w:tc>
          <w:tcPr>
            <w:tcW w:w="3096" w:type="dxa"/>
          </w:tcPr>
          <w:p w:rsidR="000873BB" w:rsidRDefault="000873BB" w:rsidP="005C2DAD">
            <w:pPr>
              <w:keepNext/>
              <w:ind w:firstLine="0"/>
            </w:pPr>
            <w:r>
              <w:t>0</w:t>
            </w:r>
          </w:p>
        </w:tc>
      </w:tr>
    </w:tbl>
    <w:p w:rsidR="0094134C" w:rsidRDefault="00037F5D" w:rsidP="005C2DAD">
      <w:pPr>
        <w:pStyle w:val="Kpalrs"/>
      </w:pPr>
      <w:fldSimple w:instr=" SEQ Táblázat \* ARABIC ">
        <w:r w:rsidR="00F645D6">
          <w:rPr>
            <w:noProof/>
          </w:rPr>
          <w:t>3</w:t>
        </w:r>
      </w:fldSimple>
      <w:r w:rsidR="00055D67">
        <w:rPr>
          <w:noProof/>
        </w:rPr>
        <w:t>. táblázat</w:t>
      </w:r>
      <w:r w:rsidR="005C2DAD">
        <w:t xml:space="preserve"> - A mérések eredménye borultság tekintetében, fals pozitív és fals negatív (jobb oldali oszlop) értékeket is figyelembe véve</w:t>
      </w:r>
      <w:r w:rsidR="00C01F39">
        <w:t>,</w:t>
      </w:r>
      <w:r w:rsidR="007C09F3" w:rsidRPr="007C09F3">
        <w:t xml:space="preserve"> </w:t>
      </w:r>
      <w:r w:rsidR="007C09F3">
        <w:t>sorozaton és különálló képeken együtt tesztelve</w:t>
      </w:r>
    </w:p>
    <w:tbl>
      <w:tblPr>
        <w:tblStyle w:val="Rcsostblzat"/>
        <w:tblW w:w="0" w:type="auto"/>
        <w:tblLook w:val="04A0"/>
      </w:tblPr>
      <w:tblGrid>
        <w:gridCol w:w="3096"/>
        <w:gridCol w:w="3096"/>
        <w:gridCol w:w="3096"/>
      </w:tblGrid>
      <w:tr w:rsidR="000873BB" w:rsidTr="000873BB">
        <w:tc>
          <w:tcPr>
            <w:tcW w:w="3096" w:type="dxa"/>
          </w:tcPr>
          <w:p w:rsidR="000873BB" w:rsidRDefault="000873BB" w:rsidP="000873BB">
            <w:pPr>
              <w:ind w:firstLine="0"/>
            </w:pPr>
          </w:p>
        </w:tc>
        <w:tc>
          <w:tcPr>
            <w:tcW w:w="3096" w:type="dxa"/>
          </w:tcPr>
          <w:p w:rsidR="000873BB" w:rsidRDefault="000873BB" w:rsidP="000873BB">
            <w:pPr>
              <w:ind w:firstLine="0"/>
            </w:pPr>
            <w:r>
              <w:t>Képen megadott típus érték helyes</w:t>
            </w:r>
          </w:p>
        </w:tc>
        <w:tc>
          <w:tcPr>
            <w:tcW w:w="3096" w:type="dxa"/>
          </w:tcPr>
          <w:p w:rsidR="000873BB" w:rsidRDefault="000873BB" w:rsidP="000873BB">
            <w:pPr>
              <w:ind w:firstLine="0"/>
            </w:pPr>
            <w:r>
              <w:t>Képen megadott típus érték helytelen</w:t>
            </w:r>
          </w:p>
        </w:tc>
      </w:tr>
      <w:tr w:rsidR="000873BB" w:rsidTr="000873BB">
        <w:tc>
          <w:tcPr>
            <w:tcW w:w="3096" w:type="dxa"/>
          </w:tcPr>
          <w:p w:rsidR="000873BB" w:rsidRDefault="000873BB" w:rsidP="000873BB">
            <w:pPr>
              <w:ind w:firstLine="0"/>
            </w:pPr>
            <w:r>
              <w:t>Mért típus helyes</w:t>
            </w:r>
          </w:p>
        </w:tc>
        <w:tc>
          <w:tcPr>
            <w:tcW w:w="3096" w:type="dxa"/>
          </w:tcPr>
          <w:p w:rsidR="000873BB" w:rsidRDefault="000873BB" w:rsidP="000873BB">
            <w:pPr>
              <w:ind w:firstLine="0"/>
            </w:pPr>
            <w:r>
              <w:t>394</w:t>
            </w:r>
          </w:p>
        </w:tc>
        <w:tc>
          <w:tcPr>
            <w:tcW w:w="3096" w:type="dxa"/>
          </w:tcPr>
          <w:p w:rsidR="000873BB" w:rsidRDefault="000873BB" w:rsidP="000873BB">
            <w:pPr>
              <w:ind w:firstLine="0"/>
            </w:pPr>
            <w:r>
              <w:t>1</w:t>
            </w:r>
          </w:p>
        </w:tc>
      </w:tr>
      <w:tr w:rsidR="000873BB" w:rsidTr="000873BB">
        <w:tc>
          <w:tcPr>
            <w:tcW w:w="3096" w:type="dxa"/>
          </w:tcPr>
          <w:p w:rsidR="000873BB" w:rsidRDefault="000873BB" w:rsidP="000873BB">
            <w:pPr>
              <w:ind w:firstLine="0"/>
            </w:pPr>
            <w:r>
              <w:t>Mért típus helytelen</w:t>
            </w:r>
          </w:p>
        </w:tc>
        <w:tc>
          <w:tcPr>
            <w:tcW w:w="3096" w:type="dxa"/>
          </w:tcPr>
          <w:p w:rsidR="000873BB" w:rsidRDefault="000873BB" w:rsidP="000873BB">
            <w:pPr>
              <w:ind w:firstLine="0"/>
            </w:pPr>
            <w:r>
              <w:t>89</w:t>
            </w:r>
          </w:p>
        </w:tc>
        <w:tc>
          <w:tcPr>
            <w:tcW w:w="3096" w:type="dxa"/>
          </w:tcPr>
          <w:p w:rsidR="000873BB" w:rsidRDefault="000873BB" w:rsidP="005C2DAD">
            <w:pPr>
              <w:keepNext/>
              <w:ind w:firstLine="0"/>
            </w:pPr>
            <w:r>
              <w:t>7</w:t>
            </w:r>
          </w:p>
        </w:tc>
      </w:tr>
    </w:tbl>
    <w:p w:rsidR="005C2DAD" w:rsidRDefault="00037F5D" w:rsidP="005C2DAD">
      <w:pPr>
        <w:pStyle w:val="Kpalrs"/>
      </w:pPr>
      <w:fldSimple w:instr=" SEQ Táblázat \* ARABIC ">
        <w:r w:rsidR="00F645D6">
          <w:rPr>
            <w:noProof/>
          </w:rPr>
          <w:t>4</w:t>
        </w:r>
      </w:fldSimple>
      <w:r w:rsidR="00055D67">
        <w:rPr>
          <w:noProof/>
        </w:rPr>
        <w:t>. táblázat</w:t>
      </w:r>
      <w:r w:rsidR="005C2DAD">
        <w:t xml:space="preserve"> - A mérések eredménye felhő típus tekintetében, fals pozitív és fals negatív (jobb oldali oszlop) értékeket is figyelembe véve</w:t>
      </w:r>
      <w:r w:rsidR="00C01F39">
        <w:t xml:space="preserve">, </w:t>
      </w:r>
      <w:r w:rsidR="007C09F3">
        <w:t>sorozaton és különálló képeken együtt</w:t>
      </w:r>
      <w:r w:rsidR="00C01F39">
        <w:t xml:space="preserve"> tesztelve</w:t>
      </w:r>
    </w:p>
    <w:tbl>
      <w:tblPr>
        <w:tblStyle w:val="Rcsostblzat"/>
        <w:tblW w:w="0" w:type="auto"/>
        <w:tblLook w:val="04A0"/>
      </w:tblPr>
      <w:tblGrid>
        <w:gridCol w:w="3096"/>
        <w:gridCol w:w="3096"/>
      </w:tblGrid>
      <w:tr w:rsidR="00F75E10" w:rsidTr="00F75E10">
        <w:tc>
          <w:tcPr>
            <w:tcW w:w="3096" w:type="dxa"/>
          </w:tcPr>
          <w:p w:rsidR="00F75E10" w:rsidRDefault="00F75E10" w:rsidP="00F75E10">
            <w:pPr>
              <w:ind w:firstLine="0"/>
            </w:pPr>
          </w:p>
        </w:tc>
        <w:tc>
          <w:tcPr>
            <w:tcW w:w="3096" w:type="dxa"/>
          </w:tcPr>
          <w:p w:rsidR="00F75E10" w:rsidRDefault="00F75E10" w:rsidP="00F75E10">
            <w:pPr>
              <w:ind w:firstLine="0"/>
            </w:pPr>
            <w:r>
              <w:t>Felhő típus esetében</w:t>
            </w:r>
          </w:p>
        </w:tc>
      </w:tr>
      <w:tr w:rsidR="00F75E10" w:rsidTr="00F75E10">
        <w:tc>
          <w:tcPr>
            <w:tcW w:w="3096" w:type="dxa"/>
          </w:tcPr>
          <w:p w:rsidR="00F75E10" w:rsidRDefault="00F75E10" w:rsidP="00F75E10">
            <w:pPr>
              <w:ind w:firstLine="0"/>
            </w:pPr>
            <w:r>
              <w:t>Érzékenység</w:t>
            </w:r>
          </w:p>
        </w:tc>
        <w:tc>
          <w:tcPr>
            <w:tcW w:w="3096" w:type="dxa"/>
          </w:tcPr>
          <w:p w:rsidR="00F75E10" w:rsidRDefault="00F75E10" w:rsidP="00F75E10">
            <w:pPr>
              <w:ind w:firstLine="0"/>
            </w:pPr>
            <w:r>
              <w:t>0,9825</w:t>
            </w:r>
          </w:p>
        </w:tc>
      </w:tr>
      <w:tr w:rsidR="00F75E10" w:rsidTr="00F75E10">
        <w:tc>
          <w:tcPr>
            <w:tcW w:w="3096" w:type="dxa"/>
          </w:tcPr>
          <w:p w:rsidR="00F75E10" w:rsidRDefault="00F75E10" w:rsidP="00F75E10">
            <w:pPr>
              <w:ind w:firstLine="0"/>
            </w:pPr>
            <w:r>
              <w:t>Specifikusság</w:t>
            </w:r>
          </w:p>
        </w:tc>
        <w:tc>
          <w:tcPr>
            <w:tcW w:w="3096" w:type="dxa"/>
          </w:tcPr>
          <w:p w:rsidR="00F75E10" w:rsidRDefault="00F75E10" w:rsidP="00F75E10">
            <w:pPr>
              <w:ind w:firstLine="0"/>
            </w:pPr>
            <w:r>
              <w:t>0,9888</w:t>
            </w:r>
          </w:p>
        </w:tc>
      </w:tr>
      <w:tr w:rsidR="00F75E10" w:rsidTr="00F75E10">
        <w:tc>
          <w:tcPr>
            <w:tcW w:w="3096" w:type="dxa"/>
          </w:tcPr>
          <w:p w:rsidR="00F75E10" w:rsidRDefault="00F75E10" w:rsidP="00F75E10">
            <w:pPr>
              <w:ind w:firstLine="0"/>
            </w:pPr>
            <w:r>
              <w:t>Precizitás</w:t>
            </w:r>
          </w:p>
        </w:tc>
        <w:tc>
          <w:tcPr>
            <w:tcW w:w="3096" w:type="dxa"/>
          </w:tcPr>
          <w:p w:rsidR="00F75E10" w:rsidRDefault="00F75E10" w:rsidP="00F75E10">
            <w:pPr>
              <w:ind w:firstLine="0"/>
            </w:pPr>
            <w:r>
              <w:t>0,9974</w:t>
            </w:r>
          </w:p>
        </w:tc>
      </w:tr>
      <w:tr w:rsidR="00F75E10" w:rsidTr="00F75E10">
        <w:tc>
          <w:tcPr>
            <w:tcW w:w="3096" w:type="dxa"/>
          </w:tcPr>
          <w:p w:rsidR="00F75E10" w:rsidRDefault="00F75E10" w:rsidP="00F75E10">
            <w:pPr>
              <w:ind w:firstLine="0"/>
            </w:pPr>
            <w:r>
              <w:t>Felidézés</w:t>
            </w:r>
          </w:p>
        </w:tc>
        <w:tc>
          <w:tcPr>
            <w:tcW w:w="3096" w:type="dxa"/>
          </w:tcPr>
          <w:p w:rsidR="00F75E10" w:rsidRDefault="00F75E10" w:rsidP="00F75E10">
            <w:pPr>
              <w:ind w:firstLine="0"/>
            </w:pPr>
            <w:r>
              <w:t>0,9825</w:t>
            </w:r>
          </w:p>
        </w:tc>
      </w:tr>
    </w:tbl>
    <w:p w:rsidR="00F75E10" w:rsidRPr="00F75E10" w:rsidRDefault="00F75E10" w:rsidP="00F75E10">
      <w:pPr>
        <w:rPr>
          <w:i/>
          <w:iCs/>
          <w:sz w:val="20"/>
          <w:szCs w:val="18"/>
        </w:rPr>
      </w:pPr>
      <w:r w:rsidRPr="00F75E10">
        <w:rPr>
          <w:i/>
          <w:iCs/>
          <w:sz w:val="20"/>
          <w:szCs w:val="18"/>
        </w:rPr>
        <w:t>5. táblázat - Fals negatív illetve fals pozitív értékekből kifejezett paraméterek a tesztek értékelésére.</w:t>
      </w:r>
    </w:p>
    <w:p w:rsidR="00AA5240" w:rsidRPr="00B9656C" w:rsidRDefault="00AA5240" w:rsidP="00B9656C">
      <w:pPr>
        <w:pStyle w:val="Kpalrs"/>
        <w:spacing w:before="120"/>
        <w:rPr>
          <w:noProof/>
          <w:color w:val="000000" w:themeColor="text1"/>
          <w:szCs w:val="20"/>
        </w:rPr>
      </w:pPr>
      <w:r w:rsidRPr="00E05D93">
        <w:br w:type="page"/>
      </w:r>
    </w:p>
    <w:p w:rsidR="008F381F" w:rsidRPr="00E05D93" w:rsidRDefault="00EF155A" w:rsidP="00EF155A">
      <w:pPr>
        <w:pStyle w:val="Cmsor1"/>
      </w:pPr>
      <w:bookmarkStart w:id="34" w:name="_Toc385287719"/>
      <w:bookmarkStart w:id="35" w:name="_Toc385409424"/>
      <w:bookmarkEnd w:id="5"/>
      <w:r>
        <w:lastRenderedPageBreak/>
        <w:t>3</w:t>
      </w:r>
      <w:r w:rsidR="008F381F" w:rsidRPr="00E05D93">
        <w:t>. Magassági szélirány meghatározása</w:t>
      </w:r>
      <w:bookmarkEnd w:id="34"/>
      <w:bookmarkEnd w:id="35"/>
    </w:p>
    <w:p w:rsidR="008F381F" w:rsidRDefault="00EF155A" w:rsidP="00EF155A">
      <w:pPr>
        <w:pStyle w:val="Cmsor2"/>
      </w:pPr>
      <w:bookmarkStart w:id="36" w:name="_Toc385287720"/>
      <w:bookmarkStart w:id="37" w:name="_Toc385409425"/>
      <w:r>
        <w:t>3</w:t>
      </w:r>
      <w:r w:rsidR="008F381F" w:rsidRPr="00E05D93">
        <w:t>.1. Cél meghatározása</w:t>
      </w:r>
      <w:bookmarkEnd w:id="36"/>
      <w:bookmarkEnd w:id="37"/>
    </w:p>
    <w:p w:rsidR="008F381F"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xml:space="preserve">. </w:t>
      </w:r>
      <w:r w:rsidR="00771A3B">
        <w:t xml:space="preserve">A szél iránya a felhők mozgásából meghatározható. Fontos megjegyezni, hogy ez az érték nem egyezik a lent, gépek vagy észlelők által mért értékkel, mivel a szél erőssége és iránya a föld felszínétől távolodva folyamatosan változik. Ezt az értéket az észlelők is ránézésre, a felhők mozgásának irányából határozzák meg. </w:t>
      </w:r>
    </w:p>
    <w:p w:rsidR="00771A3B" w:rsidRDefault="00771A3B" w:rsidP="0049423C">
      <w:pPr>
        <w:spacing w:before="120"/>
        <w:ind w:firstLine="426"/>
      </w:pPr>
      <w:r>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t xml:space="preserve"> A programban a második verzió is megvalósításra kerül, azonban a folytatásban mindig  fix értékekkel számolunk a könnyebb áttekinthetőség érdekében.</w:t>
      </w:r>
      <w:r>
        <w:t xml:space="preserve"> </w:t>
      </w:r>
    </w:p>
    <w:p w:rsidR="00771A3B" w:rsidRPr="00DB14ED" w:rsidRDefault="00771A3B" w:rsidP="0049423C">
      <w:pPr>
        <w:spacing w:before="120"/>
        <w:ind w:firstLine="426"/>
      </w:pPr>
      <w:r>
        <w:t>Figyelembe kell vennünk, hogy a magasság változásával változhat a szél irány</w:t>
      </w:r>
      <w:r w:rsidR="0065029F">
        <w:t>a, valamint a</w:t>
      </w:r>
      <w:r>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t>több réteg figyelésére nem térünk ki.</w:t>
      </w:r>
    </w:p>
    <w:p w:rsidR="008F381F" w:rsidRPr="00DB14ED" w:rsidRDefault="008F381F" w:rsidP="007A51C3">
      <w:pPr>
        <w:spacing w:before="120"/>
        <w:ind w:firstLine="426"/>
      </w:pPr>
      <w:r w:rsidRPr="007A51C3">
        <w:t xml:space="preserve">Az OMSZ </w:t>
      </w:r>
      <w:r w:rsidR="00D205D1">
        <w:t>több sorozatfelvételt is készített számunkra</w:t>
      </w:r>
      <w:r w:rsidR="009E7A42">
        <w:t xml:space="preserve"> (</w:t>
      </w:r>
      <w:r w:rsidR="008030D3">
        <w:t>kb.</w:t>
      </w:r>
      <w:r w:rsidR="009E7A42">
        <w:t xml:space="preserve"> ezer kép</w:t>
      </w:r>
      <w:r w:rsidR="0065029F">
        <w:t>et</w:t>
      </w:r>
      <w:r w:rsidR="009E7A42">
        <w:t>)</w:t>
      </w:r>
      <w:r w:rsidR="0049423C">
        <w:t>, így</w:t>
      </w:r>
      <w:r w:rsidRPr="007A51C3">
        <w:t xml:space="preserve"> ezeken a felvételeken kell megfelelő eredménnyel detektálnunk az elmozdulásokat.</w:t>
      </w:r>
      <w:r w:rsidR="00AE5DAD">
        <w:t xml:space="preserve"> A sorozatokban Cumulus és Stratus típusú felhők is találhatóak, magasságuk 800</w:t>
      </w:r>
      <w:r w:rsidR="000B45B3">
        <w:t>–</w:t>
      </w:r>
      <w:r w:rsidR="00AE5DAD">
        <w:t>1000m, és 1500</w:t>
      </w:r>
      <w:r w:rsidR="000B45B3">
        <w:t>–</w:t>
      </w:r>
      <w:r w:rsidR="00AE5DAD">
        <w:t xml:space="preserve">1800m között van. </w:t>
      </w:r>
      <w:r w:rsidR="0049423C">
        <w:t>A</w:t>
      </w:r>
      <w:r w:rsidRPr="007A51C3">
        <w:t xml:space="preserve"> magassági </w:t>
      </w:r>
      <w:r w:rsidR="00AE5DAD">
        <w:t xml:space="preserve">szél mind a </w:t>
      </w:r>
      <w:r w:rsidR="00106611">
        <w:t>két</w:t>
      </w:r>
      <w:r w:rsidR="00AE5DAD">
        <w:t xml:space="preserve"> szinten kb. 15</w:t>
      </w:r>
      <w:r w:rsidR="000B45B3">
        <w:t>–</w:t>
      </w:r>
      <w:r w:rsidRPr="007A51C3">
        <w:t>17 m/s, ám a seb</w:t>
      </w:r>
      <w:r w:rsidR="00345488">
        <w:t>esség meghatározása nem elvárás, ehhez ugyanis a felhők magasságát is meg kéne tudnunk becsülni kép alapján</w:t>
      </w:r>
      <w:r w:rsidR="00D30983">
        <w:t>, de ilyen információt nem tudunk kinyerni</w:t>
      </w:r>
      <w:r w:rsidR="00345488">
        <w:t>.</w:t>
      </w:r>
      <w:r w:rsidR="001954FE">
        <w:t xml:space="preserve"> Így feldolgozás során csak a képsíkkal párhuzamos összetevőt tudjuk meghatározni</w:t>
      </w:r>
      <w:r w:rsidR="008D351B">
        <w:t xml:space="preserve"> (látszólagos szélirány</w:t>
      </w:r>
      <w:r w:rsidR="0065029F">
        <w:t>t</w:t>
      </w:r>
      <w:r w:rsidR="008D351B">
        <w:t>)</w:t>
      </w:r>
      <w:r w:rsidR="001954FE">
        <w:t>.</w:t>
      </w:r>
    </w:p>
    <w:p w:rsidR="00351AE7" w:rsidRPr="00DB14ED" w:rsidRDefault="00351AE7" w:rsidP="00351AE7">
      <w:pPr>
        <w:spacing w:before="120"/>
        <w:ind w:firstLine="426"/>
      </w:pPr>
    </w:p>
    <w:p w:rsidR="00351AE7" w:rsidRDefault="00351AE7" w:rsidP="00351AE7">
      <w:pPr>
        <w:keepNext/>
        <w:spacing w:before="120"/>
        <w:jc w:val="center"/>
      </w:pPr>
      <w:r>
        <w:rPr>
          <w:noProof/>
          <w:lang w:val="en-US" w:eastAsia="en-US"/>
        </w:rPr>
        <w:lastRenderedPageBreak/>
        <w:drawing>
          <wp:inline distT="0" distB="0" distL="0" distR="0">
            <wp:extent cx="4724400" cy="1752600"/>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24400" cy="1752600"/>
                    </a:xfrm>
                    <a:prstGeom prst="rect">
                      <a:avLst/>
                    </a:prstGeom>
                    <a:noFill/>
                    <a:ln>
                      <a:noFill/>
                    </a:ln>
                  </pic:spPr>
                </pic:pic>
              </a:graphicData>
            </a:graphic>
          </wp:inline>
        </w:drawing>
      </w:r>
    </w:p>
    <w:p w:rsidR="008F381F" w:rsidRPr="00351AE7" w:rsidRDefault="00037F5D"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1</w:t>
      </w:r>
      <w:r w:rsidRPr="00750117">
        <w:rPr>
          <w:noProof/>
          <w:color w:val="000000" w:themeColor="text1"/>
          <w:szCs w:val="20"/>
        </w:rPr>
        <w:fldChar w:fldCharType="end"/>
      </w:r>
      <w:r w:rsidR="00351AE7" w:rsidRPr="00750117">
        <w:rPr>
          <w:noProof/>
          <w:color w:val="000000" w:themeColor="text1"/>
          <w:szCs w:val="20"/>
        </w:rPr>
        <w:t xml:space="preserve">. ábra – Sarokpontok detektálása felhős képen előfeldolgozó algoritmus futtatása </w:t>
      </w:r>
      <w:r w:rsidR="00351AE7">
        <w:rPr>
          <w:noProof/>
          <w:color w:val="000000" w:themeColor="text1"/>
          <w:szCs w:val="20"/>
        </w:rPr>
        <w:t>előtt (balra) és után (jobbra).</w:t>
      </w:r>
    </w:p>
    <w:p w:rsidR="004340C3" w:rsidRDefault="0004212D" w:rsidP="004340C3">
      <w:pPr>
        <w:pStyle w:val="Cmsor2"/>
      </w:pPr>
      <w:bookmarkStart w:id="38" w:name="_Toc385287721"/>
      <w:bookmarkStart w:id="39" w:name="_Toc385409426"/>
      <w:r>
        <w:t>3.2</w:t>
      </w:r>
      <w:r w:rsidR="0062084D">
        <w:t>.</w:t>
      </w:r>
      <w:r>
        <w:t xml:space="preserve"> </w:t>
      </w:r>
      <w:r w:rsidR="004340C3">
        <w:t xml:space="preserve">Probléma </w:t>
      </w:r>
      <w:r w:rsidR="002520AA">
        <w:t>elemzése</w:t>
      </w:r>
    </w:p>
    <w:p w:rsidR="003D2FF5" w:rsidRDefault="003D2FF5" w:rsidP="008B5452">
      <w:r>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et. Ebből egyből látszik, hogy  nem lesz elég a felhők elmozdulásának meghatározása, speciális eseteket is kezelnünk kell. Ilyen lesz a tiszta ég, illetve a teljesen homogén kép, amin nem látszik az elmozdulás. Ehhez célszerű felhasználni az előző fejezetekben ismer</w:t>
      </w:r>
      <w:r w:rsidR="00C852DB">
        <w:t>tetett algoritmusok eredményeit, ugyanis ez pontosan a borultságot jelenti.</w:t>
      </w:r>
      <w:r w:rsidR="002348D6">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t>tunk felhőt, akkor megadhatjuk az értéket,</w:t>
      </w:r>
      <w:r w:rsidR="002348D6">
        <w:t xml:space="preserve"> de ha nem, akkor ismét csak azt mondhatjuk, hogy nem lehet detektálni.</w:t>
      </w:r>
    </w:p>
    <w:p w:rsidR="00DC53C9" w:rsidRDefault="00067028" w:rsidP="00DC53C9">
      <w:r>
        <w:t>Amint azt már korábban ismertettük, a kamerák 10 percenként fognak képet készíteni, így az algoritmusnak is ennyi ideje lesz a futásra. Ebből következik, hogy az elsődleges szempont nem a sebesség, hanem a pontosság</w:t>
      </w:r>
      <w:r w:rsidR="002B1B02">
        <w:t xml:space="preserve"> lesz</w:t>
      </w:r>
      <w:r>
        <w:t>.</w:t>
      </w:r>
      <w:r w:rsidR="004B10C0">
        <w:t xml:space="preserve"> Minden alkalommal 3</w:t>
      </w:r>
      <w:r w:rsidR="001A242C">
        <w:t>–</w:t>
      </w:r>
      <w:r w:rsidR="004B10C0">
        <w:t>4 kép fog a rendelkezésünkre állni, körülbelül 5</w:t>
      </w:r>
      <w:r w:rsidR="001A242C">
        <w:t>–</w:t>
      </w:r>
      <w:r w:rsidR="004B10C0">
        <w:t>10 másodperc eltéréssel készítve.</w:t>
      </w:r>
      <w:r w:rsidR="004F4254">
        <w:t xml:space="preserve"> Ezeken kell meghatároznunk a szél irányát.</w:t>
      </w:r>
      <w:r w:rsidR="00FE6B0A">
        <w:t xml:space="preserve"> Ennek megvalósítására a képek egymáshoz való megfeleltetése szükséges.</w:t>
      </w:r>
    </w:p>
    <w:p w:rsidR="00185ED5" w:rsidRDefault="00A92659" w:rsidP="00DC53C9">
      <w:r>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 mértékben a felhők alakja, így ettől a pro</w:t>
      </w:r>
      <w:r w:rsidR="0065029F">
        <w:t>blémától nem kell tartanunk. A</w:t>
      </w:r>
      <w:r>
        <w:t xml:space="preserve"> megvalósítást </w:t>
      </w:r>
      <w:r w:rsidR="0065029F">
        <w:t xml:space="preserve">így </w:t>
      </w:r>
      <w:r>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w:t>
      </w:r>
      <w:r>
        <w:lastRenderedPageBreak/>
        <w:t xml:space="preserve">halmazunkból olyan módon kell meghatároznunk egyetlen végeredményt, hogy a kiugró értékek ne befolyásolják a többséget. </w:t>
      </w:r>
    </w:p>
    <w:p w:rsidR="002106D1" w:rsidRDefault="002106D1" w:rsidP="002106D1">
      <w:pPr>
        <w:pStyle w:val="Cmsor2"/>
      </w:pPr>
      <w:r>
        <w:t>3.3 Megvalósítás</w:t>
      </w:r>
    </w:p>
    <w:p w:rsidR="00F07A24" w:rsidRDefault="0065029F" w:rsidP="007D6A35">
      <w:r>
        <w:t>Abban az esetben, ha</w:t>
      </w:r>
      <w:r w:rsidR="00CC3B7F">
        <w:t xml:space="preserve"> a fent leírt módszert sikerül megvalósítani, vagyis a helytelenül detektált vagy párosított részeket ki tudjuk szűrni, akkor nincs szükségünk </w:t>
      </w:r>
      <w:r w:rsidR="00B63C95">
        <w:t>elő feldolgozásra</w:t>
      </w:r>
      <w:r w:rsidR="00CC3B7F">
        <w:t>.</w:t>
      </w:r>
      <w:r w:rsidR="00222445">
        <w:t xml:space="preserve"> Azonban először egy olyan módszert valósítottunk meg, ami megpróbálja a különböző zajok kiszűrését. Ennek érekében első lépésként egy előfeldolgozást kell végeznünk.</w:t>
      </w:r>
      <w:r w:rsidR="00CC3B7F">
        <w:t xml:space="preserve"> </w:t>
      </w:r>
      <w:r w:rsidR="00C032EF">
        <w:t>A hibás pixelek kiszűrésére jó megoldás lehet a</w:t>
      </w:r>
      <w:r w:rsidR="00576DE6">
        <w:t>z átlagoló</w:t>
      </w:r>
      <w:r w:rsidR="00C032EF">
        <w:t xml:space="preserve"> szűrő, ami az aktuális pixel köré helyezett ablakban lévő értékek átlagát helyettesíti a kivála</w:t>
      </w:r>
      <w:r w:rsidR="00137755">
        <w:t>sztott helyére. Viszont</w:t>
      </w:r>
      <w:r w:rsidR="00C032EF">
        <w:t xml:space="preserve">, ha a zaj nagyon erős volt, ez a módszer nem garantálja annak teljes eltüntetését. Így teszteltünk medián szűrővel is. A medián számításának módja a </w:t>
      </w:r>
      <w:r w:rsidR="00E92FB3">
        <w:t>statisztikából már ismert lehet, és ez a módszer nincs terhelve a zaj mértékével</w:t>
      </w:r>
      <w:r w:rsidR="0027061F">
        <w:t>, azonban elmosta az éleinket</w:t>
      </w:r>
      <w:r w:rsidR="00E92FB3">
        <w:t>.</w:t>
      </w:r>
      <w:r w:rsidR="00576DE6">
        <w:t xml:space="preserve"> [5] </w:t>
      </w:r>
      <w:r w:rsidR="001954FE">
        <w:t xml:space="preserve">Egy </w:t>
      </w:r>
      <w:r w:rsidR="00B73E9A">
        <w:t>újabb</w:t>
      </w:r>
      <w:r w:rsidR="001954FE">
        <w:t xml:space="preserve"> lehetőség a Gauss szűrő alkalmazása, ahol</w:t>
      </w:r>
      <w:r w:rsidR="0049358E">
        <w:t xml:space="preserve"> számításnál az aktuális pixeltől való távolságot is figyelembe vesszük.</w:t>
      </w:r>
      <w:r w:rsidR="00573F40">
        <w:t xml:space="preserve"> [6] Az eddig kiemelt módszerek közül a legjobb ered</w:t>
      </w:r>
      <w:r w:rsidR="00882976">
        <w:t>ményt az utóbbi szűrővel kaptuk, azonban még ez sem vezetett korrekt eredményhez. A 3</w:t>
      </w:r>
      <w:r w:rsidR="00AA3D03">
        <w:t>×</w:t>
      </w:r>
      <w:r w:rsidR="00882976">
        <w:t xml:space="preserve">3-as maszkkal még sok hibás pixel maradt a képen. Az ablak méretének növelése bár csökkentette a zaj mennyiségét, </w:t>
      </w:r>
      <w:r w:rsidR="00A53C48">
        <w:t>de már számunkra értékes információt is vesztettünk.</w:t>
      </w:r>
    </w:p>
    <w:p w:rsidR="00222445" w:rsidRDefault="00F07A24" w:rsidP="007D6A35">
      <w:r>
        <w:t>Egy másik megközelítés a probléma megoldására a képpiramisok voltak.</w:t>
      </w:r>
      <w:r w:rsidR="004A2330">
        <w:t xml:space="preserve"> [7] Ebben az esetben az eredeti kép különböző skálázású másolataiból épül fel egy-egy kép, ami szintenként kettő hatványai szerint csökken vagy nő.</w:t>
      </w:r>
      <w:r w:rsidR="00882976">
        <w:t xml:space="preserve"> </w:t>
      </w:r>
      <w:r w:rsidR="007A7E1F">
        <w:t>Ahogy a piramisban lefelé haladunk a képünk mérete csökken - gyorsítva ezzel a feldolgozást - és ezzel egyidejűleg simább is lesz, viszont minimális a számunkra lényeges információ vesztesége.</w:t>
      </w:r>
      <w:r w:rsidR="008600F7">
        <w:t xml:space="preserve"> Végere</w:t>
      </w:r>
      <w:r w:rsidR="00612B8D">
        <w:t>d</w:t>
      </w:r>
      <w:r w:rsidR="008600F7">
        <w:t>mény képpen homogén felületen se tapasztaltunk véletlen sarokpont detektálásokat.</w:t>
      </w:r>
      <w:r w:rsidR="00C10AA4">
        <w:t xml:space="preserve"> (lásd 13. ábra)</w:t>
      </w:r>
    </w:p>
    <w:p w:rsidR="006F09AC" w:rsidRDefault="004E2A84" w:rsidP="007D6A35">
      <w:r>
        <w:t>Miután sikeresen eltüntettük a zajokat, következő lépés a jellemző pontok keresése.</w:t>
      </w:r>
      <w:r w:rsidR="00930B83">
        <w:t xml:space="preserve"> </w:t>
      </w:r>
      <w:r w:rsidR="00077411">
        <w:t>Ezek lényege, hogy maga a pont és annak helye egyértelműen legyen meghatározható. Jellemző pontnak több dolgot tekinthetünk egy képen, például vonal végződéseket, lokális minimum vagy maximum értékeket, de képfeldolgozásnál gyakori megoldás az is, hogy sarokpontokat keresünk. A megvalósításhoz mi is ezt választottuk. Saroknak két él találkozása tekinthető. Ez azt jelenti, hogy a képfüggvény nagy 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Mov</w:t>
      </w:r>
      <w:r w:rsidR="00077411" w:rsidRPr="00CF5A1E">
        <w:t>a</w:t>
      </w:r>
      <w:r w:rsidR="00077411">
        <w:t>r</w:t>
      </w:r>
      <w:r w:rsidR="00077411" w:rsidRPr="00CF5A1E">
        <w:t>ec algoritmusának egy továbbfejlesztett változata. Ennek segítségével minden képünkön detektáljuk a sarokpontokat.</w:t>
      </w:r>
      <w:r w:rsidR="00077411">
        <w:t xml:space="preserve"> A módszer a pontok köré egy ablakot illeszt, majd a képfüggvény változásának mértékét figyeli, az ablak egy bizonyos irányba való elmozdulásakor.</w:t>
      </w:r>
    </w:p>
    <w:p w:rsidR="001F04CA" w:rsidRDefault="001F04CA" w:rsidP="007D6A35">
      <w:r>
        <w:t>A sarokpontok detektálása azonban önmagában még nem elegendő, meg is kell őket feleltetnünk egymásnak.</w:t>
      </w:r>
      <w:r w:rsidR="00F02BB9">
        <w:t xml:space="preserve"> </w:t>
      </w:r>
      <w:r w:rsidR="00FE68A3">
        <w:t xml:space="preserve">Erre optikai áramlást használtunk, ami nem más, </w:t>
      </w:r>
      <w:r w:rsidR="00FE68A3" w:rsidRPr="00B62B99">
        <w:t>mint több képen azonos képrészletek megfeleltetése és ezáltal az elmozdulás detektálása</w:t>
      </w:r>
      <w:r w:rsidR="00FE68A3">
        <w:t>.</w:t>
      </w:r>
      <w:r w:rsidR="00FB32B7">
        <w:t xml:space="preserve"> </w:t>
      </w:r>
      <w:r w:rsidR="00FB32B7" w:rsidRPr="00B62B99">
        <w:t xml:space="preserve">A detektált elmozdulás nem feltétlenül egyezik meg a valós elmozdulással, mivel a valós </w:t>
      </w:r>
      <w:r w:rsidR="00FB32B7" w:rsidRPr="00B62B99">
        <w:lastRenderedPageBreak/>
        <w:t>háromdimenziós világ kétdimenziósra lekép</w:t>
      </w:r>
      <w:r w:rsidR="00137755">
        <w:t>e</w:t>
      </w:r>
      <w:r w:rsidR="00FB32B7" w:rsidRPr="00B62B99">
        <w:t>z</w:t>
      </w:r>
      <w:r w:rsidR="00137755">
        <w:t>ett képein</w:t>
      </w:r>
      <w:r w:rsidR="00FB32B7">
        <w:t xml:space="preserve"> dolgozunk. </w:t>
      </w:r>
      <w:r w:rsidR="0052660A">
        <w:t>Így h</w:t>
      </w:r>
      <w:r w:rsidR="00561202">
        <w:t>a</w:t>
      </w:r>
      <w:r w:rsidR="00FB32B7" w:rsidRPr="00B62B99">
        <w:t xml:space="preserve"> nem tudjuk, hogy a kamera rögzített-e vagy sem</w:t>
      </w:r>
      <w:r w:rsidR="00FB32B7">
        <w:t>,</w:t>
      </w:r>
      <w:r w:rsidR="00FB32B7" w:rsidRPr="00B62B99">
        <w:t xml:space="preserve"> nem lehet meghatározni, hogy a tárgy vagy a képfelvevő rendszerünk tett-e mozgást. Ugyanis ha az objektum és a felvevő helyzete egymáshoz képest megváltozik, akkor az egy kétdimenziós képen a tárgy vetületének az elmozdulását jelöli</w:t>
      </w:r>
      <w:r w:rsidR="0052660A">
        <w:t xml:space="preserve"> [11].</w:t>
      </w:r>
      <w:r w:rsidR="004829EF">
        <w:t xml:space="preserve"> Azonban a korábban már ismertetett kamera rendszerben mi tudjuk, hogy a készülék mozdulatlan, így minden a képen történő elmozdulást a felhők mozgásának tekinthetünk.</w:t>
      </w:r>
      <w:r w:rsidR="0055483D">
        <w:t xml:space="preserve"> A módszert a piramistechnikával bővített Lucas-Kanade-féle jellemzőkövetéssel valósítottuk meg a [7] és [12] művek alapján.</w:t>
      </w:r>
      <w:r w:rsidR="00C86572">
        <w:t xml:space="preserve"> A végeredményen azonban még mindig látható volt, hogy utófeldolgozást igényel. A téves párosításokat el kell dobnunk. Tekinthetjük ilyennek a kép méretén túlmutató</w:t>
      </w:r>
      <w:r w:rsidR="00C57E5E">
        <w:t>-</w:t>
      </w:r>
      <w:r w:rsidR="00C86572">
        <w:t>, valamint a többi</w:t>
      </w:r>
      <w:r w:rsidR="00C57E5E">
        <w:t>től irreálisan eltérő irányú vektorokat</w:t>
      </w:r>
      <w:r w:rsidR="00137755">
        <w:t xml:space="preserve"> is</w:t>
      </w:r>
      <w:r w:rsidR="00C86572">
        <w:t>.</w:t>
      </w:r>
    </w:p>
    <w:p w:rsidR="007856F8" w:rsidRPr="00CF5A1E" w:rsidRDefault="007856F8" w:rsidP="007D6A35">
      <w:r>
        <w:t xml:space="preserve">Ezzel a megvalósítással már sok esetben sikerült a helyes detektálás, azonban bizonyos esetekkel nem számol. Nem tudja kezelni sem a túl sok detektált sarokpontot, sem a </w:t>
      </w:r>
      <w:r w:rsidR="005F4A6D">
        <w:t>homogén felüle</w:t>
      </w:r>
      <w:r w:rsidR="00AE346E">
        <w:t>teket. Ezen kívül az algoritmus bonyolult, és</w:t>
      </w:r>
      <w:r w:rsidR="005F4A6D">
        <w:t xml:space="preserve"> lehetne fejleszteni, ha az elmozdulás irányokból zajoktól függetlenül meg tudnánk állapítani a többségben lévő vektorok irányát.</w:t>
      </w:r>
      <w:r w:rsidR="00887621">
        <w:t xml:space="preserve"> Így viszont az előfeldolgozásra nincs szükségünk.</w:t>
      </w:r>
      <w:r w:rsidR="00C46645">
        <w:t xml:space="preserve"> A Harris sarokpont detektálás jól bevált, param</w:t>
      </w:r>
      <w:r w:rsidR="00670144">
        <w:t>éterekkel kellő képpen az adott feladatra hangolhatjuk</w:t>
      </w:r>
      <w:r w:rsidR="00C46645">
        <w:t>.</w:t>
      </w:r>
      <w:r w:rsidR="00FF28A4">
        <w:t xml:space="preserve"> </w:t>
      </w:r>
    </w:p>
    <w:p w:rsidR="007D6A35" w:rsidRPr="00CF5A1E" w:rsidRDefault="006F09AC" w:rsidP="007D6A35">
      <w:r w:rsidRPr="00CF5A1E">
        <w:t>Következő lépés a korreláció vizsgálata</w:t>
      </w:r>
      <w:r w:rsidR="0042460F">
        <w:t xml:space="preserve"> lett</w:t>
      </w:r>
      <w:r w:rsidR="009A1306">
        <w:t xml:space="preserve"> amihez az Accord.Net</w:t>
      </w:r>
      <w:r w:rsidR="00281784">
        <w:t xml:space="preserve"> </w:t>
      </w:r>
      <w:r w:rsidR="000E2A96">
        <w:t>"</w:t>
      </w:r>
      <w:r w:rsidR="000E2A96" w:rsidRPr="000E2A96">
        <w:t>CorrelationMatching"</w:t>
      </w:r>
      <w:r w:rsidR="000E2A96">
        <w:t xml:space="preserve"> osztályát használtuk</w:t>
      </w:r>
      <w:r w:rsidRPr="00CF5A1E">
        <w:t>.</w:t>
      </w:r>
      <w:r w:rsidR="00077436" w:rsidRPr="00CF5A1E">
        <w:t xml:space="preserve"> Ebben az esetben mindig két képet vizsgálunk. Az algoritmus az előzőekben detektált sarokpontokra egy-egy ablakot illeszt, és ebben vizsgálja meg az értékeket. Ha a két képen valamelyik pontokra hasonló értékeket kapott, azokat össze párosítja.</w:t>
      </w:r>
      <w:r w:rsidR="003A74F1" w:rsidRPr="00CF5A1E">
        <w:t xml:space="preserve"> Ennek végeredménye képpen a képeket megfeleltettük egymásnak. Azonban most kell lekezelnünk a zajok, és a hibás párosítások problémáját.</w:t>
      </w:r>
      <w:r w:rsidR="00446070" w:rsidRPr="00CF5A1E">
        <w:t xml:space="preserve"> </w:t>
      </w:r>
    </w:p>
    <w:p w:rsidR="003F7E8E" w:rsidRPr="007D6A35" w:rsidRDefault="003F7E8E" w:rsidP="007D6A35">
      <w:r w:rsidRPr="00CF5A1E">
        <w:t>Megoldás a homog</w:t>
      </w:r>
      <w:r w:rsidR="00462206">
        <w:t>ráfia</w:t>
      </w:r>
      <w:r w:rsidRPr="00CF5A1E">
        <w:t xml:space="preserve"> használata. Ez egy mátrixot jelent, aminek segítségével információt kaphatunk két kép egymáshoz viszonyított transzformációjáról. Ilyen az elforgatás, eltolás, skálázás.</w:t>
      </w:r>
      <w:r w:rsidR="000F568D" w:rsidRPr="00CF5A1E">
        <w:t xml:space="preserve"> Képfeldolgozás terén gyakran használt módszer, számos területen alkalmazható.</w:t>
      </w:r>
      <w:r w:rsidR="00033786" w:rsidRPr="00CF5A1E">
        <w:t xml:space="preserve"> Mi a RANSAC (Random Sample Consensus) Homography Estimator-t használtuk a programunkban</w:t>
      </w:r>
      <w:r w:rsidR="00FD5B07">
        <w:t xml:space="preserve"> [??]</w:t>
      </w:r>
      <w:r w:rsidR="00033786" w:rsidRPr="00CF5A1E">
        <w:t>.</w:t>
      </w:r>
      <w:r w:rsidR="00AE3B82" w:rsidRPr="00CF5A1E">
        <w:t xml:space="preserve"> Ez az értékek közül a legrobosztusabbat választja ki, így a zajok és hibás értékek a végeredmény befolyásolása nél</w:t>
      </w:r>
      <w:r w:rsidR="00982283" w:rsidRPr="00CF5A1E">
        <w:t>k</w:t>
      </w:r>
      <w:r w:rsidR="00AE3B82" w:rsidRPr="00CF5A1E">
        <w:t xml:space="preserve">ül </w:t>
      </w:r>
      <w:r w:rsidR="00982283" w:rsidRPr="00CF5A1E">
        <w:t>ki lettek szűrve</w:t>
      </w:r>
      <w:r w:rsidR="00CD12A8" w:rsidRPr="00CF5A1E">
        <w:t>.</w:t>
      </w:r>
    </w:p>
    <w:bookmarkEnd w:id="38"/>
    <w:bookmarkEnd w:id="39"/>
    <w:p w:rsidR="00BC474A" w:rsidRDefault="00BC474A" w:rsidP="00DF1DCD">
      <w:pPr>
        <w:keepNext/>
        <w:spacing w:before="120"/>
        <w:jc w:val="center"/>
      </w:pPr>
      <w:r>
        <w:rPr>
          <w:noProof/>
          <w:lang w:val="en-US" w:eastAsia="en-US"/>
        </w:rPr>
        <w:drawing>
          <wp:inline distT="0" distB="0" distL="0" distR="0">
            <wp:extent cx="4579620" cy="1714500"/>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79620" cy="1714500"/>
                    </a:xfrm>
                    <a:prstGeom prst="rect">
                      <a:avLst/>
                    </a:prstGeom>
                    <a:noFill/>
                    <a:ln>
                      <a:noFill/>
                    </a:ln>
                  </pic:spPr>
                </pic:pic>
              </a:graphicData>
            </a:graphic>
          </wp:inline>
        </w:drawing>
      </w:r>
    </w:p>
    <w:p w:rsidR="001B2AB3" w:rsidRPr="009A1306" w:rsidRDefault="00037F5D" w:rsidP="009A1306">
      <w:pPr>
        <w:pStyle w:val="Kpalrs"/>
        <w:spacing w:before="120"/>
        <w:rPr>
          <w:noProof/>
          <w:color w:val="000000" w:themeColor="text1"/>
          <w:szCs w:val="20"/>
        </w:rPr>
      </w:pPr>
      <w:r w:rsidRPr="00750117">
        <w:rPr>
          <w:noProof/>
          <w:color w:val="000000" w:themeColor="text1"/>
          <w:szCs w:val="20"/>
        </w:rPr>
        <w:fldChar w:fldCharType="begin"/>
      </w:r>
      <w:r w:rsidR="00BC474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4</w:t>
      </w:r>
      <w:r w:rsidRPr="00750117">
        <w:rPr>
          <w:noProof/>
          <w:color w:val="000000" w:themeColor="text1"/>
          <w:szCs w:val="20"/>
        </w:rPr>
        <w:fldChar w:fldCharType="end"/>
      </w:r>
      <w:r w:rsidR="00BC474A" w:rsidRPr="00750117">
        <w:rPr>
          <w:noProof/>
          <w:color w:val="000000" w:themeColor="text1"/>
          <w:szCs w:val="20"/>
        </w:rPr>
        <w:t xml:space="preserve">. ábra – </w:t>
      </w:r>
      <w:r w:rsidR="000A5B86" w:rsidRPr="000A5B86">
        <w:rPr>
          <w:noProof/>
          <w:color w:val="000000" w:themeColor="text1"/>
          <w:szCs w:val="20"/>
        </w:rPr>
        <w:t>Sarokpont detektorok alkalmazása felhős képen. Balra a Harris-féle sarokpont detektor, jobbra a minimális sajátértékkel számolt módszer.</w:t>
      </w:r>
      <w:r w:rsidR="001B2AB3" w:rsidRPr="00D37048">
        <w:rPr>
          <w:color w:val="000000" w:themeColor="text1"/>
        </w:rPr>
        <w:t xml:space="preserve"> </w:t>
      </w:r>
    </w:p>
    <w:p w:rsidR="00351AE7" w:rsidRDefault="00351AE7" w:rsidP="00351AE7">
      <w:pPr>
        <w:keepNext/>
        <w:spacing w:before="120"/>
        <w:jc w:val="center"/>
      </w:pPr>
      <w:r>
        <w:rPr>
          <w:noProof/>
          <w:lang w:val="en-US" w:eastAsia="en-US"/>
        </w:rPr>
        <w:lastRenderedPageBreak/>
        <w:drawing>
          <wp:inline distT="0" distB="0" distL="0" distR="0">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90758" cy="1206611"/>
                    </a:xfrm>
                    <a:prstGeom prst="rect">
                      <a:avLst/>
                    </a:prstGeom>
                    <a:noFill/>
                    <a:ln>
                      <a:noFill/>
                    </a:ln>
                  </pic:spPr>
                </pic:pic>
              </a:graphicData>
            </a:graphic>
          </wp:inline>
        </w:drawing>
      </w:r>
    </w:p>
    <w:p w:rsidR="00351AE7" w:rsidRPr="00351AE7" w:rsidRDefault="00037F5D"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5</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rsidR="005E1E5C" w:rsidRDefault="005E1E5C" w:rsidP="005E1E5C">
      <w:pPr>
        <w:keepNext/>
        <w:spacing w:before="120"/>
        <w:jc w:val="center"/>
      </w:pPr>
      <w:r>
        <w:rPr>
          <w:noProof/>
          <w:lang w:val="en-US" w:eastAsia="en-US"/>
        </w:rPr>
        <w:drawing>
          <wp:inline distT="0" distB="0" distL="0" distR="0">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50180" cy="571500"/>
                    </a:xfrm>
                    <a:prstGeom prst="rect">
                      <a:avLst/>
                    </a:prstGeom>
                    <a:noFill/>
                    <a:ln>
                      <a:noFill/>
                    </a:ln>
                  </pic:spPr>
                </pic:pic>
              </a:graphicData>
            </a:graphic>
          </wp:inline>
        </w:drawing>
      </w:r>
    </w:p>
    <w:p w:rsidR="005E1E5C" w:rsidRDefault="00037F5D" w:rsidP="005E1E5C">
      <w:pPr>
        <w:pStyle w:val="Kpalrs"/>
        <w:spacing w:before="12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6</w:t>
      </w:r>
      <w:r w:rsidRPr="00750117">
        <w:rPr>
          <w:noProof/>
          <w:color w:val="000000" w:themeColor="text1"/>
          <w:szCs w:val="20"/>
        </w:rPr>
        <w:fldChar w:fldCharType="end"/>
      </w:r>
      <w:r w:rsidR="005E1E5C" w:rsidRPr="00750117">
        <w:rPr>
          <w:noProof/>
          <w:color w:val="000000" w:themeColor="text1"/>
          <w:szCs w:val="20"/>
        </w:rPr>
        <w:t>. ábra – A szélirány meghatározásának a lépései.</w:t>
      </w:r>
    </w:p>
    <w:p w:rsidR="00B62B99" w:rsidRPr="004F7627" w:rsidRDefault="003B7556" w:rsidP="004F7627">
      <w:pPr>
        <w:pStyle w:val="Cmsor2"/>
      </w:pPr>
      <w:bookmarkStart w:id="40" w:name="_Toc385287732"/>
      <w:bookmarkStart w:id="41" w:name="_Toc385409436"/>
      <w:r>
        <w:t>3</w:t>
      </w:r>
      <w:r w:rsidR="00B62B99" w:rsidRPr="00E05D93">
        <w:t>.</w:t>
      </w:r>
      <w:r w:rsidR="00B62B99">
        <w:t>5</w:t>
      </w:r>
      <w:r w:rsidR="00B62B99" w:rsidRPr="00E05D93">
        <w:t xml:space="preserve">. Eredmények </w:t>
      </w:r>
      <w:r w:rsidR="00D13216">
        <w:t>é</w:t>
      </w:r>
      <w:r w:rsidR="00B62B99" w:rsidRPr="00EF155A">
        <w:t>rtékelése</w:t>
      </w:r>
      <w:bookmarkEnd w:id="40"/>
      <w:bookmarkEnd w:id="41"/>
      <w:r w:rsidR="00B62B99" w:rsidRPr="00E05D93">
        <w:t xml:space="preserve"> </w:t>
      </w:r>
    </w:p>
    <w:p w:rsidR="00B62B99" w:rsidRDefault="00DE2B63" w:rsidP="00B62B99">
      <w:pPr>
        <w:spacing w:before="120"/>
        <w:ind w:firstLine="426"/>
      </w:pPr>
      <w:r>
        <w:t>Az teszteket az OMSZ által biztosított sorozatfelvételeken végeztük, ami körülbelül 1000 képet jelent. Ezek között található volt Cumulus és Stratus típusú felhő - lehetővé téve a változatos színű és a homogén képeken való tesztelést - valamint esőcseppes képek is.</w:t>
      </w:r>
    </w:p>
    <w:p w:rsidR="00DE2B63" w:rsidRDefault="00DE2B63" w:rsidP="00B62B99">
      <w:pPr>
        <w:spacing w:before="120"/>
        <w:ind w:firstLine="426"/>
      </w:pPr>
      <w:r>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rsidR="00156207" w:rsidRDefault="00F31497" w:rsidP="00B62B99">
      <w:pPr>
        <w:spacing w:before="120"/>
        <w:ind w:firstLine="426"/>
      </w:pPr>
      <w:r>
        <w:t>A fent említett eredmények három képből álló sorozatokon végzett tesztek eredményei. Ezt javíthatjuk a képek számának növelésével, így a teszteket elvégeztük tíz képes sorozatokon is. Így Cumulus típusú felhők esetén sikerül</w:t>
      </w:r>
      <w:r w:rsidR="000D3495">
        <w:t>t</w:t>
      </w:r>
      <w:r>
        <w:t xml:space="preserve"> elkerülnünk az eddigi minimális eltéréseket is.</w:t>
      </w:r>
      <w:r w:rsidR="001F10A6">
        <w:t xml:space="preserve"> Az eredmény homogén felületen is javult, de messze elmarad</w:t>
      </w:r>
      <w:r w:rsidR="000D3495">
        <w:t>t</w:t>
      </w:r>
      <w:r w:rsidR="001F10A6">
        <w:t xml:space="preserve"> a változatos felhőzet mellett.</w:t>
      </w:r>
    </w:p>
    <w:p w:rsidR="007035C5" w:rsidRPr="00144848" w:rsidRDefault="007035C5" w:rsidP="00B62B99">
      <w:pPr>
        <w:spacing w:before="120"/>
        <w:ind w:firstLine="426"/>
      </w:pPr>
      <w:r>
        <w:t>Így a megfelelő eredmények érdekében célszerű felhasználni a borultság vizsgálat eredményeit, és amennyiben Stratus típusú felhőzetünk volt, "Nem meghatározható"-nak tekinteni az irányt.</w:t>
      </w:r>
      <w:r w:rsidR="00156207">
        <w:t xml:space="preserve"> ugyan ezt tehetjük esőzés esetén is, mivel a búrán lévő esőcseppek miatt a helyes detektálás lehetetlen, ráadásul csapadékhoz a legtöbb esetben 8 oktás homogén felhőzet tartozik.</w:t>
      </w:r>
      <w:r w:rsidR="005A22CB">
        <w:t xml:space="preserve"> Ebből adódóan egy újabb témakör az esőzés detektálása, </w:t>
      </w:r>
      <w:r w:rsidR="007C2B5A">
        <w:t>melynek eredményével a fent leírt esetet elkerülhetjük.</w:t>
      </w:r>
    </w:p>
    <w:p w:rsidR="008F381F" w:rsidRDefault="008F381F" w:rsidP="008F381F"/>
    <w:p w:rsidR="00AA5240" w:rsidRPr="008F381F" w:rsidRDefault="00AA5240" w:rsidP="00AA5240">
      <w:pPr>
        <w:spacing w:after="160" w:line="259" w:lineRule="auto"/>
        <w:rPr>
          <w:rFonts w:eastAsiaTheme="majorEastAsia"/>
          <w:b/>
          <w:color w:val="000000" w:themeColor="text1"/>
        </w:rPr>
      </w:pPr>
      <w:r w:rsidRPr="00E05D93">
        <w:br w:type="page"/>
      </w:r>
    </w:p>
    <w:p w:rsidR="00F93BA7" w:rsidRPr="00F93BA7" w:rsidRDefault="003B7556" w:rsidP="00C65D87">
      <w:pPr>
        <w:pStyle w:val="Cmsor1"/>
      </w:pPr>
      <w:bookmarkStart w:id="42" w:name="_Toc385287733"/>
      <w:bookmarkStart w:id="43" w:name="_Toc385409437"/>
      <w:bookmarkStart w:id="44" w:name="_Toc369881019"/>
      <w:r>
        <w:rPr>
          <w:highlight w:val="white"/>
        </w:rPr>
        <w:lastRenderedPageBreak/>
        <w:t>4</w:t>
      </w:r>
      <w:r w:rsidR="00F93BA7" w:rsidRPr="00C65D87">
        <w:rPr>
          <w:highlight w:val="white"/>
        </w:rPr>
        <w:t>. Esőzés kezdetének és befejeződésének megállapítása</w:t>
      </w:r>
      <w:bookmarkEnd w:id="42"/>
      <w:bookmarkEnd w:id="43"/>
    </w:p>
    <w:p w:rsidR="00F93BA7" w:rsidRPr="00F93BA7" w:rsidRDefault="003B7556" w:rsidP="00AF24CC">
      <w:pPr>
        <w:pStyle w:val="Cmsor2"/>
      </w:pPr>
      <w:bookmarkStart w:id="45" w:name="h.1pkn6t5ruhky" w:colFirst="0" w:colLast="0"/>
      <w:bookmarkStart w:id="46" w:name="_Toc385287734"/>
      <w:bookmarkStart w:id="47" w:name="_Toc385409438"/>
      <w:bookmarkEnd w:id="45"/>
      <w:r>
        <w:rPr>
          <w:highlight w:val="white"/>
        </w:rPr>
        <w:t>4</w:t>
      </w:r>
      <w:r w:rsidR="00F93BA7" w:rsidRPr="00F93BA7">
        <w:rPr>
          <w:highlight w:val="white"/>
        </w:rPr>
        <w:t>.1. Cél meghatározása</w:t>
      </w:r>
      <w:bookmarkEnd w:id="46"/>
      <w:bookmarkEnd w:id="47"/>
    </w:p>
    <w:p w:rsidR="00F93BA7" w:rsidRPr="00F93BA7" w:rsidRDefault="00F93BA7" w:rsidP="00C65D87">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rsidR="00F93BA7" w:rsidRPr="00F93BA7" w:rsidRDefault="00F93BA7" w:rsidP="00C65D87">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képszolgáltató eszköz egy üvegbúra alatt helyezkedik el, melyet kihasználhatunk, ugyanis az esőcseppek bizonyos ideig megmaradnak az üveg felszínén. Ez önmagában jó hír, ám csak 10 percenként készül három fényképet tartalmazó sorozatkép, emiatt a pontos időpontokat csak megbecsülni tudjuk. További nehézségeket okoz az, hogy a kamerán beállított fókusz végtelenre van állítva, így az elkészült képeken élesen kivehetőek az esőcseppek illetve a háttér is, mely lehet egy torony, egy városrész, attól függően,</w:t>
      </w:r>
      <w:r w:rsidR="00FD1AE9">
        <w:rPr>
          <w:highlight w:val="white"/>
        </w:rPr>
        <w:t xml:space="preserve"> hogy hol helyezték el a kamerát</w:t>
      </w:r>
      <w:r w:rsidRPr="00F93BA7">
        <w:rPr>
          <w:highlight w:val="white"/>
        </w:rPr>
        <w:t>. Ahhoz, hogy kialakítsuk a lehető legoptimálisabb algoritmust, ismernünk kell, hogy milyen tulajdonságokkal rendelkezik egy esőcsepp, mely egy üveglapon – esetünkben egy burán – landol.</w:t>
      </w:r>
    </w:p>
    <w:p w:rsidR="00F93BA7" w:rsidRPr="00F93BA7" w:rsidRDefault="003B7556" w:rsidP="00C65D87">
      <w:pPr>
        <w:pStyle w:val="Cmsor2"/>
      </w:pPr>
      <w:bookmarkStart w:id="48" w:name="h.tk88o6zev3nf" w:colFirst="0" w:colLast="0"/>
      <w:bookmarkStart w:id="49" w:name="_Toc385287735"/>
      <w:bookmarkStart w:id="50" w:name="_Toc385409439"/>
      <w:bookmarkEnd w:id="48"/>
      <w:r>
        <w:rPr>
          <w:highlight w:val="white"/>
        </w:rPr>
        <w:t>4</w:t>
      </w:r>
      <w:r w:rsidR="00F93BA7" w:rsidRPr="00F93BA7">
        <w:rPr>
          <w:highlight w:val="white"/>
        </w:rPr>
        <w:t>.2. Esőcseppek fizikai jellemzői</w:t>
      </w:r>
      <w:bookmarkEnd w:id="49"/>
      <w:bookmarkEnd w:id="50"/>
    </w:p>
    <w:p w:rsidR="00F93BA7" w:rsidRPr="00F93BA7" w:rsidRDefault="00F93BA7" w:rsidP="00C65D87">
      <w:r w:rsidRPr="00F93BA7">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összenyomott szferoid felé tendál. </w:t>
      </w:r>
      <w:r w:rsidR="00037F5D">
        <w:rPr>
          <w:highlight w:val="white"/>
        </w:rPr>
        <w:fldChar w:fldCharType="begin" w:fldLock="1"/>
      </w:r>
      <w:r w:rsidR="00BA0FBB">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previouslyFormattedCitation" : "[13]" }, "properties" : { "noteIndex" : 0 }, "schema" : "https://github.com/citation-style-language/schema/raw/master/csl-citation.json" }</w:instrText>
      </w:r>
      <w:r w:rsidR="00037F5D">
        <w:rPr>
          <w:highlight w:val="white"/>
        </w:rPr>
        <w:fldChar w:fldCharType="separate"/>
      </w:r>
      <w:r w:rsidR="00BA0FBB" w:rsidRPr="00BA0FBB">
        <w:rPr>
          <w:noProof/>
          <w:highlight w:val="white"/>
        </w:rPr>
        <w:t>[13]</w:t>
      </w:r>
      <w:r w:rsidR="00037F5D">
        <w:rPr>
          <w:highlight w:val="white"/>
        </w:rPr>
        <w:fldChar w:fldCharType="end"/>
      </w:r>
    </w:p>
    <w:p w:rsidR="00F93BA7" w:rsidRPr="00F93BA7" w:rsidRDefault="00F93BA7" w:rsidP="00C65D87">
      <w:r w:rsidRPr="00F93BA7">
        <w:rPr>
          <w:highlight w:val="white"/>
        </w:rPr>
        <w:t>Számunkra még ennél is fontosabb jellemzők a következők</w:t>
      </w:r>
      <w:r w:rsidR="009076CB">
        <w:rPr>
          <w:highlight w:val="white"/>
        </w:rPr>
        <w:t xml:space="preserve"> </w:t>
      </w:r>
      <w:r w:rsidR="00037F5D">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037F5D">
        <w:rPr>
          <w:highlight w:val="white"/>
        </w:rPr>
        <w:fldChar w:fldCharType="separate"/>
      </w:r>
      <w:r w:rsidR="00BA0FBB" w:rsidRPr="00BA0FBB">
        <w:rPr>
          <w:noProof/>
          <w:highlight w:val="white"/>
        </w:rPr>
        <w:t>[14]</w:t>
      </w:r>
      <w:r w:rsidR="00037F5D">
        <w:rPr>
          <w:highlight w:val="white"/>
        </w:rPr>
        <w:fldChar w:fldCharType="end"/>
      </w:r>
      <w:r w:rsidRPr="00F93BA7">
        <w:rPr>
          <w:highlight w:val="white"/>
        </w:rPr>
        <w:t>:</w:t>
      </w:r>
    </w:p>
    <w:p w:rsidR="00F93BA7" w:rsidRPr="00F93BA7" w:rsidRDefault="00F93BA7" w:rsidP="00C65D87">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F93BA7" w:rsidRPr="00F93BA7" w:rsidRDefault="00F93BA7" w:rsidP="00C65D87">
      <w:pPr>
        <w:pStyle w:val="Listaszerbekezds"/>
        <w:numPr>
          <w:ilvl w:val="0"/>
          <w:numId w:val="5"/>
        </w:numPr>
      </w:pPr>
      <w:r w:rsidRPr="00C65D87">
        <w:rPr>
          <w:highlight w:val="white"/>
        </w:rPr>
        <w:t>A cseppek átlátszóak.</w:t>
      </w:r>
    </w:p>
    <w:p w:rsidR="00F93BA7" w:rsidRPr="00F93BA7" w:rsidRDefault="00F93BA7" w:rsidP="00C65D87">
      <w:pPr>
        <w:pStyle w:val="Listaszerbekezds"/>
        <w:numPr>
          <w:ilvl w:val="0"/>
          <w:numId w:val="5"/>
        </w:numPr>
      </w:pPr>
      <w:r w:rsidRPr="00C65D87">
        <w:rPr>
          <w:highlight w:val="white"/>
        </w:rPr>
        <w:t>Világosabbak a háttértől, mely az égbolt fényerejének köszönhető.</w:t>
      </w:r>
      <w:r w:rsidR="004F0315">
        <w:t xml:space="preserve"> (lásd </w:t>
      </w:r>
      <w:r w:rsidR="005F25E6">
        <w:t>17</w:t>
      </w:r>
      <w:r w:rsidR="004F0315">
        <w:t>. ábra)</w:t>
      </w:r>
    </w:p>
    <w:p w:rsidR="00F93BA7" w:rsidRDefault="00F93BA7" w:rsidP="00C65D87">
      <w:pPr>
        <w:pStyle w:val="Listaszerbekezds"/>
        <w:numPr>
          <w:ilvl w:val="0"/>
          <w:numId w:val="5"/>
        </w:numPr>
      </w:pPr>
      <w:r w:rsidRPr="00C65D87">
        <w:rPr>
          <w:highlight w:val="white"/>
        </w:rPr>
        <w:t>A fókusz csökkenésével a cseppek mérete egyre nagyobbnak tűnik és kevésbé detektálható az erősen elmosódott hatás miatt.</w:t>
      </w:r>
    </w:p>
    <w:p w:rsidR="004F0315" w:rsidRDefault="004F0315" w:rsidP="004F0315">
      <w:pPr>
        <w:keepNext/>
        <w:ind w:firstLine="0"/>
        <w:jc w:val="center"/>
      </w:pPr>
      <w:r>
        <w:rPr>
          <w:noProof/>
          <w:lang w:val="en-US" w:eastAsia="en-US"/>
        </w:rPr>
        <w:lastRenderedPageBreak/>
        <w:drawing>
          <wp:inline distT="0" distB="0" distL="0" distR="0">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stretch>
                      <a:fillRect/>
                    </a:stretch>
                  </pic:blipFill>
                  <pic:spPr>
                    <a:xfrm>
                      <a:off x="0" y="0"/>
                      <a:ext cx="2732702" cy="1917590"/>
                    </a:xfrm>
                    <a:prstGeom prst="rect">
                      <a:avLst/>
                    </a:prstGeom>
                  </pic:spPr>
                </pic:pic>
              </a:graphicData>
            </a:graphic>
          </wp:inline>
        </w:drawing>
      </w:r>
    </w:p>
    <w:p w:rsidR="004F0315" w:rsidRPr="00F93BA7" w:rsidRDefault="00037F5D" w:rsidP="004F0315">
      <w:pPr>
        <w:pStyle w:val="Kpalrs"/>
      </w:pPr>
      <w:fldSimple w:instr=" SEQ ábra \* ARABIC ">
        <w:r w:rsidR="00F645D6">
          <w:rPr>
            <w:noProof/>
          </w:rPr>
          <w:t>17</w:t>
        </w:r>
      </w:fldSimple>
      <w:r w:rsidR="004F0315">
        <w:t>. ábra - Megfigyelhetőek az esőcseppek</w:t>
      </w:r>
      <w:r w:rsidR="004F0315">
        <w:rPr>
          <w:noProof/>
        </w:rPr>
        <w:t xml:space="preserve"> jellemzői, többek között az, hogy világosabbak, mint a háttér. Észrevehető, hogy éldetektálással azonban </w:t>
      </w:r>
    </w:p>
    <w:p w:rsidR="00F93BA7" w:rsidRPr="00F93BA7" w:rsidRDefault="00F93BA7" w:rsidP="00C65D87">
      <w:r w:rsidRPr="00F93BA7">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F93BA7">
        <w:t xml:space="preserve"> világos területeken -</w:t>
      </w:r>
      <w:r w:rsidRPr="00F93BA7">
        <w:rPr>
          <w:highlight w:val="white"/>
        </w:rPr>
        <w:t>, így minden szempontot figyelembe kell vennünk detektáláskor. Éldetektáló algoritmusunk remekül alkalmazható azon esetekre, amikor a cseppek élesen elkülönülnek a háttértó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F93BA7" w:rsidRPr="00F93BA7" w:rsidRDefault="003B7556" w:rsidP="00C65D87">
      <w:pPr>
        <w:pStyle w:val="Cmsor2"/>
      </w:pPr>
      <w:bookmarkStart w:id="51" w:name="h.woy372w68p6g" w:colFirst="0" w:colLast="0"/>
      <w:bookmarkStart w:id="52" w:name="_Toc385287736"/>
      <w:bookmarkStart w:id="53" w:name="_Toc385409440"/>
      <w:bookmarkEnd w:id="51"/>
      <w:r>
        <w:rPr>
          <w:highlight w:val="white"/>
        </w:rPr>
        <w:t>4</w:t>
      </w:r>
      <w:r w:rsidR="00F93BA7" w:rsidRPr="00F93BA7">
        <w:rPr>
          <w:highlight w:val="white"/>
        </w:rPr>
        <w:t xml:space="preserve">.3. </w:t>
      </w:r>
      <w:r w:rsidR="00F93BA7" w:rsidRPr="00F93BA7">
        <w:t>Lehetőségek eső detektálására</w:t>
      </w:r>
      <w:bookmarkEnd w:id="52"/>
      <w:bookmarkEnd w:id="53"/>
    </w:p>
    <w:p w:rsidR="00F93BA7" w:rsidRPr="00F93BA7" w:rsidRDefault="003B7556" w:rsidP="00C65D87">
      <w:pPr>
        <w:pStyle w:val="Cmsor3"/>
      </w:pPr>
      <w:bookmarkStart w:id="54" w:name="h.z33egx7lasbn" w:colFirst="0" w:colLast="0"/>
      <w:bookmarkStart w:id="55" w:name="_Toc385287737"/>
      <w:bookmarkStart w:id="56" w:name="_Toc385409441"/>
      <w:bookmarkEnd w:id="54"/>
      <w:r>
        <w:rPr>
          <w:highlight w:val="white"/>
        </w:rPr>
        <w:t>4</w:t>
      </w:r>
      <w:r w:rsidR="00F93BA7" w:rsidRPr="00F93BA7">
        <w:rPr>
          <w:highlight w:val="white"/>
        </w:rPr>
        <w:t>.3.1. Esővonalak detektálása hisztogram vizsgálattal mozgókép sorozaton</w:t>
      </w:r>
      <w:bookmarkEnd w:id="55"/>
      <w:bookmarkEnd w:id="56"/>
    </w:p>
    <w:p w:rsidR="00F93BA7" w:rsidRPr="00F93BA7" w:rsidRDefault="00F93BA7" w:rsidP="00C65D87">
      <w:r w:rsidRPr="00F93BA7">
        <w:rPr>
          <w:highlight w:val="white"/>
        </w:rPr>
        <w:t>Létezik olyan megközelítése a problémának, amely egy videó képeinek a feldolgozásával kísérli meg jelen esetben az eső 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kiszórni azokat az objektumokat, melyek nem az esővonalak által generált különbséget eredményezik</w:t>
      </w:r>
      <w:r w:rsidR="00916239">
        <w:rPr>
          <w:highlight w:val="white"/>
        </w:rPr>
        <w:t>.</w:t>
      </w:r>
      <w:r w:rsidR="009076CB">
        <w:rPr>
          <w:highlight w:val="white"/>
        </w:rPr>
        <w:t xml:space="preserve"> </w:t>
      </w:r>
      <w:r w:rsidR="00037F5D">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037F5D">
        <w:rPr>
          <w:highlight w:val="white"/>
        </w:rPr>
        <w:fldChar w:fldCharType="separate"/>
      </w:r>
      <w:r w:rsidR="00BA0FBB" w:rsidRPr="00BA0FBB">
        <w:rPr>
          <w:noProof/>
          <w:highlight w:val="white"/>
        </w:rPr>
        <w:t>[15]</w:t>
      </w:r>
      <w:r w:rsidR="00037F5D">
        <w:rPr>
          <w:highlight w:val="white"/>
        </w:rPr>
        <w:fldChar w:fldCharType="end"/>
      </w:r>
    </w:p>
    <w:p w:rsidR="00F93BA7" w:rsidRPr="00F93BA7" w:rsidRDefault="00F93BA7" w:rsidP="00FD1AE9">
      <w:pPr>
        <w:tabs>
          <w:tab w:val="right" w:pos="9072"/>
        </w:tabs>
      </w:pPr>
      <w:r w:rsidRPr="00F93BA7">
        <w:rPr>
          <w:highlight w:val="white"/>
        </w:rPr>
        <w:t>E módszer szerint először szükségünk van két kiválasztó szabály alkalmazására, egyik a fényerősségen alapszik, a második pedig az objektumok méretén. Az egyes területeken az előtér intenzitásértékeit kivonjuk a háttérmodell intenzitásértékeiből a (21)-es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w:t>
      </w:r>
      <w:r w:rsidR="00916239">
        <w:rPr>
          <w:highlight w:val="white"/>
        </w:rPr>
        <w:t>.</w:t>
      </w:r>
      <w:r w:rsidR="0031574D">
        <w:rPr>
          <w:highlight w:val="white"/>
        </w:rPr>
        <w:t xml:space="preserve"> </w:t>
      </w:r>
      <w:r w:rsidR="00037F5D">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037F5D">
        <w:rPr>
          <w:highlight w:val="white"/>
        </w:rPr>
        <w:fldChar w:fldCharType="separate"/>
      </w:r>
      <w:r w:rsidR="00BA0FBB" w:rsidRPr="00BA0FBB">
        <w:rPr>
          <w:noProof/>
          <w:highlight w:val="white"/>
        </w:rPr>
        <w:t>[15]</w:t>
      </w:r>
      <w:r w:rsidR="00037F5D">
        <w:rPr>
          <w:highlight w:val="white"/>
        </w:rPr>
        <w:fldChar w:fldCharType="end"/>
      </w:r>
    </w:p>
    <w:p w:rsidR="00F93BA7" w:rsidRPr="00F93BA7" w:rsidRDefault="00F93BA7" w:rsidP="00FD1AE9">
      <w:pPr>
        <w:tabs>
          <w:tab w:val="right" w:pos="9072"/>
        </w:tabs>
      </w:pPr>
      <w:r w:rsidRPr="00F93BA7">
        <w:rPr>
          <w:i/>
          <w:highlight w:val="white"/>
        </w:rPr>
        <w:t>ΔI = 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 c</w:t>
      </w:r>
      <w:r w:rsidRPr="00F93BA7">
        <w:rPr>
          <w:highlight w:val="white"/>
        </w:rPr>
        <w:tab/>
        <w:t>(21)</w:t>
      </w:r>
    </w:p>
    <w:p w:rsidR="00F93BA7" w:rsidRPr="00F93BA7" w:rsidRDefault="00F93BA7" w:rsidP="00C65D87">
      <w:r w:rsidRPr="00F93BA7">
        <w:rPr>
          <w:highlight w:val="white"/>
        </w:rPr>
        <w:t>Végül az objektumok orientációi alapján eldöntjük, hogy mely orientáció az, amely legjobban jellemzi az esővonalakat. Ehhez az egyes irányokból hisztogramot számolunk, majd ez alapján magabiztosan megállapítha</w:t>
      </w:r>
      <w:r w:rsidR="00916239">
        <w:rPr>
          <w:highlight w:val="white"/>
        </w:rPr>
        <w:t>tóak a keresett vonalak (</w:t>
      </w:r>
      <w:r w:rsidR="00480705">
        <w:rPr>
          <w:highlight w:val="white"/>
        </w:rPr>
        <w:t xml:space="preserve">lásd </w:t>
      </w:r>
      <w:r w:rsidR="005F25E6">
        <w:rPr>
          <w:highlight w:val="white"/>
        </w:rPr>
        <w:t>18</w:t>
      </w:r>
      <w:r w:rsidR="00480705">
        <w:rPr>
          <w:highlight w:val="white"/>
        </w:rPr>
        <w:t xml:space="preserve">. </w:t>
      </w:r>
      <w:r w:rsidR="00916239">
        <w:rPr>
          <w:highlight w:val="white"/>
        </w:rPr>
        <w:t>ábra).</w:t>
      </w:r>
      <w:r w:rsidR="00916239">
        <w:t xml:space="preserve"> </w:t>
      </w:r>
      <w:r w:rsidR="00037F5D">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037F5D">
        <w:rPr>
          <w:highlight w:val="white"/>
        </w:rPr>
        <w:fldChar w:fldCharType="separate"/>
      </w:r>
      <w:r w:rsidR="00BA0FBB" w:rsidRPr="00BA0FBB">
        <w:rPr>
          <w:noProof/>
          <w:highlight w:val="white"/>
        </w:rPr>
        <w:t>[15]</w:t>
      </w:r>
      <w:r w:rsidR="00037F5D">
        <w:rPr>
          <w:highlight w:val="white"/>
        </w:rPr>
        <w:fldChar w:fldCharType="end"/>
      </w:r>
    </w:p>
    <w:p w:rsidR="00480705" w:rsidRDefault="00480705" w:rsidP="00480705">
      <w:pPr>
        <w:keepNext/>
        <w:ind w:firstLine="0"/>
        <w:jc w:val="center"/>
      </w:pPr>
      <w:r>
        <w:rPr>
          <w:noProof/>
          <w:lang w:val="en-US" w:eastAsia="en-US"/>
        </w:rPr>
        <w:lastRenderedPageBreak/>
        <w:drawing>
          <wp:inline distT="0" distB="0" distL="0" distR="0">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stretch>
                      <a:fillRect/>
                    </a:stretch>
                  </pic:blipFill>
                  <pic:spPr>
                    <a:xfrm>
                      <a:off x="0" y="0"/>
                      <a:ext cx="5756550" cy="2283067"/>
                    </a:xfrm>
                    <a:prstGeom prst="rect">
                      <a:avLst/>
                    </a:prstGeom>
                  </pic:spPr>
                </pic:pic>
              </a:graphicData>
            </a:graphic>
          </wp:inline>
        </w:drawing>
      </w:r>
    </w:p>
    <w:p w:rsidR="00480705" w:rsidRPr="00480705" w:rsidRDefault="00037F5D" w:rsidP="00480705">
      <w:pPr>
        <w:pStyle w:val="Kpalrs"/>
        <w:rPr>
          <w:highlight w:val="white"/>
        </w:rPr>
      </w:pPr>
      <w:r w:rsidRPr="00480705">
        <w:rPr>
          <w:highlight w:val="white"/>
        </w:rPr>
        <w:fldChar w:fldCharType="begin"/>
      </w:r>
      <w:r w:rsidR="00480705" w:rsidRPr="00480705">
        <w:rPr>
          <w:highlight w:val="white"/>
        </w:rPr>
        <w:instrText xml:space="preserve"> SEQ ábra \* ARABIC </w:instrText>
      </w:r>
      <w:r w:rsidRPr="00480705">
        <w:rPr>
          <w:highlight w:val="white"/>
        </w:rPr>
        <w:fldChar w:fldCharType="separate"/>
      </w:r>
      <w:r w:rsidR="00F645D6">
        <w:rPr>
          <w:noProof/>
          <w:highlight w:val="white"/>
        </w:rPr>
        <w:t>18</w:t>
      </w:r>
      <w:r w:rsidRPr="00480705">
        <w:rPr>
          <w:highlight w:val="white"/>
        </w:rPr>
        <w:fldChar w:fldCharType="end"/>
      </w:r>
      <w:r w:rsidR="00480705" w:rsidRPr="00480705">
        <w:t>. ábra - Eső detektálásának folyamata mozgóképen: (a) mozgó elemek detektálása háttér kivonásával; (b)</w:t>
      </w:r>
      <w:r w:rsidR="00480705">
        <w:t xml:space="preserve"> </w:t>
      </w:r>
      <w:r w:rsidR="00480705" w:rsidRPr="00480705">
        <w:t>fényerősségi és méretbeli szabályok alkalmazásával a potenciális területek kiválasztása; (c) a vonalak irányaiból hisztogramot számolunk;(d) esőpixelek felismerése a hisztogram felhasználásával.</w:t>
      </w:r>
    </w:p>
    <w:p w:rsidR="00F93BA7" w:rsidRPr="00F93BA7" w:rsidRDefault="00F93BA7" w:rsidP="00C65D87">
      <w:r w:rsidRPr="00F93BA7">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rsidR="00F93BA7" w:rsidRPr="00F93BA7" w:rsidRDefault="003B7556" w:rsidP="00C65D87">
      <w:pPr>
        <w:pStyle w:val="Cmsor3"/>
      </w:pPr>
      <w:bookmarkStart w:id="57" w:name="h.bi29lsnla3zl" w:colFirst="0" w:colLast="0"/>
      <w:bookmarkStart w:id="58" w:name="_Toc385287738"/>
      <w:bookmarkStart w:id="59" w:name="_Toc385409442"/>
      <w:bookmarkEnd w:id="57"/>
      <w:r>
        <w:rPr>
          <w:highlight w:val="white"/>
        </w:rPr>
        <w:t>4</w:t>
      </w:r>
      <w:r w:rsidR="00F93BA7" w:rsidRPr="00F93BA7">
        <w:rPr>
          <w:highlight w:val="white"/>
        </w:rPr>
        <w:t>.3.2. Esőcseppek felismerése gépjármű szélvédőjén</w:t>
      </w:r>
      <w:bookmarkEnd w:id="58"/>
      <w:bookmarkEnd w:id="59"/>
    </w:p>
    <w:p w:rsidR="00F93BA7" w:rsidRPr="00F93BA7" w:rsidRDefault="00F93BA7" w:rsidP="00C65D87">
      <w:r w:rsidRPr="00F93BA7">
        <w:rPr>
          <w:highlight w:val="white"/>
        </w:rPr>
        <w:t>Egy másik megközelítés az, ha az esőcseppeket keressük az adott képeken. Mivel egy átlagos kamera, webkamera nem képes olyan rövid záridővel fényképet készíteni, melyen a levegőben kivehetőek lennének a cseppek, így egy olyan helyet szükséges lefényképezni, ahol már becsapódot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F93BA7" w:rsidRDefault="00F93BA7" w:rsidP="00C65D87">
      <w:r w:rsidRPr="00F93BA7">
        <w:rPr>
          <w:highlight w:val="white"/>
        </w:rPr>
        <w:t>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w:t>
      </w:r>
      <w:r w:rsidR="00480705">
        <w:rPr>
          <w:highlight w:val="white"/>
        </w:rPr>
        <w:t>évő esőcseppek miatt keletkeztek</w:t>
      </w:r>
      <w:r w:rsidRPr="00F93BA7">
        <w:rPr>
          <w:highlight w:val="white"/>
        </w:rPr>
        <w:t>.</w:t>
      </w:r>
      <w:r w:rsidR="00480705">
        <w:rPr>
          <w:highlight w:val="white"/>
        </w:rPr>
        <w:t xml:space="preserve"> </w:t>
      </w:r>
      <w:r w:rsidR="00037F5D">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037F5D">
        <w:rPr>
          <w:highlight w:val="white"/>
        </w:rPr>
        <w:fldChar w:fldCharType="separate"/>
      </w:r>
      <w:r w:rsidR="00BA0FBB" w:rsidRPr="00BA0FBB">
        <w:rPr>
          <w:noProof/>
          <w:highlight w:val="white"/>
        </w:rPr>
        <w:t>[14]</w:t>
      </w:r>
      <w:r w:rsidR="00037F5D">
        <w:rPr>
          <w:highlight w:val="white"/>
        </w:rPr>
        <w:fldChar w:fldCharType="end"/>
      </w:r>
      <w:r w:rsidRPr="00F93BA7">
        <w:rPr>
          <w:highlight w:val="white"/>
        </w:rPr>
        <w:t xml:space="preserve">, </w:t>
      </w:r>
      <w:r w:rsidR="00037F5D">
        <w:rPr>
          <w:highlight w:val="white"/>
        </w:rPr>
        <w:fldChar w:fldCharType="begin" w:fldLock="1"/>
      </w:r>
      <w:r w:rsidR="00BA0FBB">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previouslyFormattedCitation" : "[16]" }, "properties" : { "noteIndex" : 0 }, "schema" : "https://github.com/citation-style-language/schema/raw/master/csl-citation.json" }</w:instrText>
      </w:r>
      <w:r w:rsidR="00037F5D">
        <w:rPr>
          <w:highlight w:val="white"/>
        </w:rPr>
        <w:fldChar w:fldCharType="separate"/>
      </w:r>
      <w:r w:rsidR="00BA0FBB" w:rsidRPr="00BA0FBB">
        <w:rPr>
          <w:noProof/>
          <w:highlight w:val="white"/>
        </w:rPr>
        <w:t>[16]</w:t>
      </w:r>
      <w:r w:rsidR="00037F5D">
        <w:rPr>
          <w:highlight w:val="white"/>
        </w:rPr>
        <w:fldChar w:fldCharType="end"/>
      </w:r>
    </w:p>
    <w:p w:rsidR="006B39E2" w:rsidRDefault="006B39E2" w:rsidP="006B39E2">
      <w:pPr>
        <w:keepNext/>
        <w:ind w:firstLine="0"/>
      </w:pPr>
      <w:r>
        <w:rPr>
          <w:noProof/>
          <w:lang w:val="en-US" w:eastAsia="en-US"/>
        </w:rPr>
        <w:lastRenderedPageBreak/>
        <w:drawing>
          <wp:inline distT="0" distB="0" distL="0" distR="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inline>
        </w:drawing>
      </w:r>
    </w:p>
    <w:p w:rsidR="006B39E2" w:rsidRPr="00F93BA7" w:rsidRDefault="00037F5D" w:rsidP="006B39E2">
      <w:pPr>
        <w:pStyle w:val="Kpalrs"/>
      </w:pPr>
      <w:fldSimple w:instr=" SEQ ábra \* ARABIC ">
        <w:r w:rsidR="00F645D6">
          <w:rPr>
            <w:noProof/>
          </w:rPr>
          <w:t>19</w:t>
        </w:r>
      </w:fldSimple>
      <w:r w:rsidR="006B39E2">
        <w:t>. ábra - Esődetektálás teljes folyamata</w:t>
      </w:r>
    </w:p>
    <w:p w:rsidR="00F93BA7" w:rsidRPr="00F93BA7" w:rsidRDefault="003B7556" w:rsidP="00C65D87">
      <w:pPr>
        <w:pStyle w:val="Cmsor2"/>
      </w:pPr>
      <w:bookmarkStart w:id="60" w:name="h.7q7g54gaz88" w:colFirst="0" w:colLast="0"/>
      <w:bookmarkStart w:id="61" w:name="_Toc385287739"/>
      <w:bookmarkStart w:id="62" w:name="_Toc385409443"/>
      <w:bookmarkEnd w:id="60"/>
      <w:r>
        <w:rPr>
          <w:highlight w:val="white"/>
        </w:rPr>
        <w:t>4</w:t>
      </w:r>
      <w:r w:rsidR="00F93BA7" w:rsidRPr="00F93BA7">
        <w:rPr>
          <w:highlight w:val="white"/>
        </w:rPr>
        <w:t>.4. Esőcseppek detektálásának folyamata üvegbúrán</w:t>
      </w:r>
      <w:bookmarkEnd w:id="61"/>
      <w:bookmarkEnd w:id="62"/>
    </w:p>
    <w:p w:rsidR="00F93BA7" w:rsidRPr="00F93BA7" w:rsidRDefault="003B7556" w:rsidP="00C65D87">
      <w:pPr>
        <w:pStyle w:val="Cmsor3"/>
      </w:pPr>
      <w:bookmarkStart w:id="63" w:name="h.ncbfv9mtshmb" w:colFirst="0" w:colLast="0"/>
      <w:bookmarkStart w:id="64" w:name="_Toc385287740"/>
      <w:bookmarkStart w:id="65" w:name="_Toc385409444"/>
      <w:bookmarkEnd w:id="63"/>
      <w:r>
        <w:rPr>
          <w:highlight w:val="white"/>
        </w:rPr>
        <w:t>4</w:t>
      </w:r>
      <w:r w:rsidR="00F93BA7" w:rsidRPr="00F93BA7">
        <w:rPr>
          <w:highlight w:val="white"/>
        </w:rPr>
        <w:t>.4.1. Előfeldolgozás a jól elkülöníthető cseppek detektálásához</w:t>
      </w:r>
      <w:bookmarkEnd w:id="64"/>
      <w:bookmarkEnd w:id="65"/>
    </w:p>
    <w:p w:rsidR="00EA79D1" w:rsidRDefault="00F93BA7" w:rsidP="006B39E2">
      <w:pPr>
        <w:rPr>
          <w:highlight w:val="white"/>
        </w:rPr>
      </w:pPr>
      <w:r w:rsidRPr="00F93BA7">
        <w:rPr>
          <w:highlight w:val="white"/>
        </w:rPr>
        <w:t>Rendszerünk egyik legnagyobb kihívása, hogy a búrára becsapódó cseppeket úgy detektáljuk, hogy eközben minél kevesebb olyan objektumot ismerjünk fel, amely nem releváns. Valamilyen szegmentációs algoritmusra van szükség, mellyel a különböző pacákat kiválogatjuk. A kiválogatás után pedig meg kell határozni, hogy melyek a keresett objektumok. Ám előbb az input képnek egy előfeldolgozási folyamaton kell átesnie, aminek eredményeképp a szegmentáció eredményesebb lesz.</w:t>
      </w:r>
    </w:p>
    <w:p w:rsidR="006B39E2" w:rsidRPr="00F93BA7" w:rsidRDefault="00F93BA7" w:rsidP="00C65D87">
      <w:r w:rsidRPr="00F93BA7">
        <w:rPr>
          <w:highlight w:val="white"/>
        </w:rPr>
        <w:t>A kamerából érkező kép az eredeti felbontásában és képminőségében érkezik. Nincs szükségünk feltétlenül a teljes felbontásra, ráadásul a teljes detektálási folyamatot is lelassítaná. Így először egy 0,5 megapixeles képpé alakítjuk át, így a felbontása 800×600 pixel lesz. Mivel a színeknek nincs szerepe a folyamatban, így még azzal is gyorsíthatjuk az algoritmust, ha szürkeárnyalatos képet készítünk.</w:t>
      </w:r>
      <w:r w:rsidR="001F51F8" w:rsidRPr="00F93BA7">
        <w:t xml:space="preserve"> </w:t>
      </w:r>
    </w:p>
    <w:p w:rsidR="001F51F8" w:rsidRPr="00F93BA7" w:rsidRDefault="00F93BA7" w:rsidP="001F51F8">
      <w:r w:rsidRPr="00F93BA7">
        <w:rPr>
          <w:highlight w:val="white"/>
        </w:rPr>
        <w:t>Következő feladatunk a zajszűrés. A háttér lehet bármi, így a legfontosabb feladatunk a zavaró pixeleket egy zajszűrő algoritmussal kiszűrni, erre legalkalmasabb a medián 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Erre alkalmas algoritmus az adaptív simítás, mely során a gradiensek mértékétől függ a simító eljárás során alkalmazott ablak mérete</w:t>
      </w:r>
      <w:r w:rsidR="00832B4D">
        <w:rPr>
          <w:highlight w:val="white"/>
        </w:rPr>
        <w:t xml:space="preserve">. </w:t>
      </w:r>
      <w:r w:rsidR="00037F5D">
        <w:rPr>
          <w:highlight w:val="white"/>
        </w:rPr>
        <w:fldChar w:fldCharType="begin" w:fldLock="1"/>
      </w:r>
      <w:r w:rsidR="00BA0FBB">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037F5D">
        <w:rPr>
          <w:highlight w:val="white"/>
        </w:rPr>
        <w:fldChar w:fldCharType="separate"/>
      </w:r>
      <w:r w:rsidR="00BA0FBB" w:rsidRPr="00BA0FBB">
        <w:rPr>
          <w:noProof/>
          <w:highlight w:val="white"/>
        </w:rPr>
        <w:t>[17]</w:t>
      </w:r>
      <w:r w:rsidR="00037F5D">
        <w:rPr>
          <w:highlight w:val="white"/>
        </w:rPr>
        <w:fldChar w:fldCharType="end"/>
      </w:r>
      <w:r w:rsidR="001F51F8" w:rsidRPr="001F51F8">
        <w:t xml:space="preserve"> </w:t>
      </w:r>
    </w:p>
    <w:p w:rsidR="001F51F8" w:rsidRDefault="001F51F8" w:rsidP="001F51F8">
      <w:pPr>
        <w:keepNext/>
        <w:ind w:firstLine="0"/>
        <w:jc w:val="center"/>
      </w:pPr>
      <w:r>
        <w:rPr>
          <w:noProof/>
          <w:highlight w:val="white"/>
          <w:lang w:val="en-US" w:eastAsia="en-US"/>
        </w:rPr>
        <w:drawing>
          <wp:inline distT="0" distB="0" distL="0" distR="0">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57600" cy="1495740"/>
                    </a:xfrm>
                    <a:prstGeom prst="rect">
                      <a:avLst/>
                    </a:prstGeom>
                    <a:noFill/>
                    <a:ln>
                      <a:noFill/>
                    </a:ln>
                  </pic:spPr>
                </pic:pic>
              </a:graphicData>
            </a:graphic>
          </wp:inline>
        </w:drawing>
      </w:r>
    </w:p>
    <w:p w:rsidR="001F51F8" w:rsidRDefault="00037F5D" w:rsidP="001F51F8">
      <w:pPr>
        <w:pStyle w:val="Kpalrs"/>
        <w:rPr>
          <w:highlight w:val="white"/>
        </w:rPr>
      </w:pPr>
      <w:r>
        <w:rPr>
          <w:highlight w:val="white"/>
        </w:rPr>
        <w:fldChar w:fldCharType="begin"/>
      </w:r>
      <w:r w:rsidR="001F51F8">
        <w:rPr>
          <w:highlight w:val="white"/>
        </w:rPr>
        <w:instrText xml:space="preserve"> SEQ ábra \* ARABIC </w:instrText>
      </w:r>
      <w:r>
        <w:rPr>
          <w:highlight w:val="white"/>
        </w:rPr>
        <w:fldChar w:fldCharType="separate"/>
      </w:r>
      <w:r w:rsidR="00F645D6">
        <w:rPr>
          <w:noProof/>
          <w:highlight w:val="white"/>
        </w:rPr>
        <w:t>20</w:t>
      </w:r>
      <w:r>
        <w:rPr>
          <w:highlight w:val="white"/>
        </w:rPr>
        <w:fldChar w:fldCharType="end"/>
      </w:r>
      <w:r w:rsidR="001F51F8">
        <w:t>. ábra - Éldetektálással végzett esőcsepp detektálás előfeldolgozásának az eredménye.</w:t>
      </w:r>
    </w:p>
    <w:p w:rsidR="00F93BA7" w:rsidRPr="00F93BA7" w:rsidRDefault="00F93BA7" w:rsidP="00C65D87">
      <w:r w:rsidRPr="00F93BA7">
        <w:rPr>
          <w:highlight w:val="white"/>
        </w:rPr>
        <w:lastRenderedPageBreak/>
        <w:t>Nincs más hátra, mint a kiemelt éleket egy megfelelő módszerrel kiválogatni, majd erősségük szerint osztályozni őket. A Canny-féle éldetektálás megfelelőnek tűnik, paraméterektől függően képes az az esőcseppek nagy részét, és még ha a fizikai jellemzőknél leírt okok miatt nem is a teljes kontúrt, de nagy</w:t>
      </w:r>
      <w:r w:rsidR="005F25E6">
        <w:rPr>
          <w:highlight w:val="white"/>
        </w:rPr>
        <w:t xml:space="preserve"> részét megfelelően megtalálja (lásd 20. ábra).</w:t>
      </w:r>
    </w:p>
    <w:p w:rsidR="00F93BA7" w:rsidRPr="00F93BA7" w:rsidRDefault="003B7556" w:rsidP="00C65D87">
      <w:pPr>
        <w:pStyle w:val="Cmsor3"/>
      </w:pPr>
      <w:bookmarkStart w:id="66" w:name="h.kf3w8d5fs6ty" w:colFirst="0" w:colLast="0"/>
      <w:bookmarkStart w:id="67" w:name="_Toc385287741"/>
      <w:bookmarkStart w:id="68" w:name="_Toc385409445"/>
      <w:bookmarkEnd w:id="66"/>
      <w:r>
        <w:rPr>
          <w:highlight w:val="white"/>
        </w:rPr>
        <w:t>4</w:t>
      </w:r>
      <w:r w:rsidR="00F93BA7" w:rsidRPr="00F93BA7">
        <w:rPr>
          <w:highlight w:val="white"/>
        </w:rPr>
        <w:t xml:space="preserve">.4.2. Előfeldolgozás </w:t>
      </w:r>
      <w:bookmarkEnd w:id="67"/>
      <w:r w:rsidR="004B1327">
        <w:t>morfológiai műveletek alkalmazásával</w:t>
      </w:r>
      <w:bookmarkEnd w:id="68"/>
    </w:p>
    <w:p w:rsidR="00F93BA7" w:rsidRPr="00F93BA7" w:rsidRDefault="00F93BA7" w:rsidP="00C65D87">
      <w:r w:rsidRPr="00F93BA7">
        <w:rPr>
          <w:highlight w:val="white"/>
        </w:rPr>
        <w:t>Ahogy az esőcseppek fizikai jellemzőinél is kiemeltük, az OMSZ által biztosított kamerák végtelen fókuszra vannak állítva. E miatt és az időjárási viszonyok miatt sajnos előfordulnak olyan esetek, amikor az esőcsepp csak egy elmosódott paca a képen, így a fent ismertetett előfeldolgozási algoritmus által előkészített képen nem kivehető az összes esőcsepp. Legjobb megoldás, ha egy hibrid algoritmust használunk, mely részben elvégzi a fent említett képen a blob-detektálást, ám felkészítjük a rendszerünk egy új algoritmus lefuttatására, amely az elmosódott, nehezen kivehető vízcseppekre van kihegyezve.</w:t>
      </w:r>
    </w:p>
    <w:p w:rsidR="00F93BA7" w:rsidRPr="00F93BA7" w:rsidRDefault="00F93BA7" w:rsidP="00C65D87">
      <w:r w:rsidRPr="00F93BA7">
        <w:t>A képen, a fentebb leírtak szerint valamilyen tömörítést kellene legelőször végrehajtani, majd szürkeárnyalatosítani, végül zajmentesítés szükséges. Tapasztalataink szerint az adaptív simítás</w:t>
      </w:r>
      <w:r w:rsidR="001E66D9">
        <w:t xml:space="preserve"> </w:t>
      </w:r>
      <w:r w:rsidR="00037F5D">
        <w:fldChar w:fldCharType="begin" w:fldLock="1"/>
      </w:r>
      <w:r w:rsidR="00BA0FBB">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037F5D">
        <w:fldChar w:fldCharType="separate"/>
      </w:r>
      <w:r w:rsidR="00BA0FBB" w:rsidRPr="00BA0FBB">
        <w:rPr>
          <w:noProof/>
        </w:rPr>
        <w:t>[17]</w:t>
      </w:r>
      <w:r w:rsidR="00037F5D">
        <w:fldChar w:fldCharType="end"/>
      </w:r>
      <w:r w:rsidRPr="00F93BA7">
        <w:t xml:space="preserve"> itt is jó hatásfokot eredményez, így érdemes ezt is lefuttatni a képeken.</w:t>
      </w:r>
    </w:p>
    <w:p w:rsidR="00480705" w:rsidRDefault="00F93BA7" w:rsidP="001F51F8">
      <w:r w:rsidRPr="00F93BA7">
        <w:t>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Ismételjük meg ezt a folyamatot ám ezúttal az invertált szűrt képen</w:t>
      </w:r>
      <w:r w:rsidR="000212B5">
        <w:t xml:space="preserve"> (lásd </w:t>
      </w:r>
      <w:r w:rsidR="005F25E6">
        <w:t>21</w:t>
      </w:r>
      <w:r w:rsidR="000212B5">
        <w:t>. ábra)</w:t>
      </w:r>
      <w:r w:rsidRPr="00F93BA7">
        <w:t xml:space="preserve">. </w:t>
      </w:r>
      <w:r w:rsidR="00037F5D">
        <w:fldChar w:fldCharType="begin" w:fldLock="1"/>
      </w:r>
      <w:r w:rsidR="00BA0FBB">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previouslyFormattedCitation" : "[18]" }, "properties" : { "noteIndex" : 0 }, "schema" : "https://github.com/citation-style-language/schema/raw/master/csl-citation.json" }</w:instrText>
      </w:r>
      <w:r w:rsidR="00037F5D">
        <w:fldChar w:fldCharType="separate"/>
      </w:r>
      <w:r w:rsidR="00BA0FBB" w:rsidRPr="00BA0FBB">
        <w:rPr>
          <w:noProof/>
        </w:rPr>
        <w:t>[18]</w:t>
      </w:r>
      <w:r w:rsidR="00037F5D">
        <w:fldChar w:fldCharType="end"/>
      </w:r>
    </w:p>
    <w:p w:rsidR="00F93BA7" w:rsidRPr="00F93BA7" w:rsidRDefault="003B7556" w:rsidP="00C65D87">
      <w:pPr>
        <w:pStyle w:val="Cmsor3"/>
      </w:pPr>
      <w:bookmarkStart w:id="69" w:name="h.ga36gfdvy0qj" w:colFirst="0" w:colLast="0"/>
      <w:bookmarkStart w:id="70" w:name="_Toc385287742"/>
      <w:bookmarkStart w:id="71" w:name="_Toc385409446"/>
      <w:bookmarkEnd w:id="69"/>
      <w:r>
        <w:rPr>
          <w:highlight w:val="white"/>
        </w:rPr>
        <w:t>4</w:t>
      </w:r>
      <w:r w:rsidR="00F93BA7" w:rsidRPr="00F93BA7">
        <w:rPr>
          <w:highlight w:val="white"/>
        </w:rPr>
        <w:t>.4.3. Esőcseppek felismerése hibrid szegmentáló algoritmussal</w:t>
      </w:r>
      <w:bookmarkEnd w:id="70"/>
      <w:bookmarkEnd w:id="71"/>
    </w:p>
    <w:p w:rsidR="001F51F8" w:rsidRDefault="00F93BA7" w:rsidP="001F51F8">
      <w:r w:rsidRPr="00F93BA7">
        <w:rPr>
          <w:highlight w:val="white"/>
        </w:rPr>
        <w:t>A folyamat következő lépcsőfoka a szegmentálás. Jelenleg létrejött két képünk, melyeken valamilyen szegmentálás</w:t>
      </w:r>
      <w:r w:rsidR="004B1327">
        <w:rPr>
          <w:highlight w:val="white"/>
        </w:rPr>
        <w:t>t</w:t>
      </w:r>
      <w:r w:rsidRPr="00F93BA7">
        <w:rPr>
          <w:highlight w:val="white"/>
        </w:rPr>
        <w:t xml:space="preserve"> kellene végrehajtanunk. Az első képen már csak annyi dolgunk van, hogy megkeressük a jól kiemelt pacákat, szűrjük őket méretbeli szabályok alkalmazásával, majd rögzítsük a koordinátáit és méreteit a későbbi felhasználás céljából. A második képen viszont továb</w:t>
      </w:r>
      <w:r w:rsidR="004B1327">
        <w:rPr>
          <w:highlight w:val="white"/>
        </w:rPr>
        <w:t>bi műveletekre van még szükség.</w:t>
      </w:r>
      <w:r w:rsidR="001F51F8" w:rsidRPr="001F51F8">
        <w:t xml:space="preserve"> </w:t>
      </w:r>
    </w:p>
    <w:p w:rsidR="001F51F8" w:rsidRDefault="001F51F8" w:rsidP="001F51F8">
      <w:pPr>
        <w:keepNext/>
        <w:ind w:firstLine="0"/>
        <w:jc w:val="center"/>
      </w:pPr>
      <w:r>
        <w:rPr>
          <w:noProof/>
          <w:lang w:val="en-US" w:eastAsia="en-US"/>
        </w:rPr>
        <w:drawing>
          <wp:inline distT="0" distB="0" distL="0" distR="0">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88052" cy="1520406"/>
                    </a:xfrm>
                    <a:prstGeom prst="rect">
                      <a:avLst/>
                    </a:prstGeom>
                    <a:noFill/>
                    <a:ln>
                      <a:noFill/>
                    </a:ln>
                  </pic:spPr>
                </pic:pic>
              </a:graphicData>
            </a:graphic>
          </wp:inline>
        </w:drawing>
      </w:r>
    </w:p>
    <w:p w:rsidR="001F51F8" w:rsidRDefault="00037F5D" w:rsidP="001F51F8">
      <w:pPr>
        <w:pStyle w:val="Kpalrs"/>
      </w:pPr>
      <w:r>
        <w:fldChar w:fldCharType="begin"/>
      </w:r>
      <w:r w:rsidR="001F51F8">
        <w:instrText xml:space="preserve"> SEQ ábra \* ARABIC </w:instrText>
      </w:r>
      <w:r>
        <w:fldChar w:fldCharType="separate"/>
      </w:r>
      <w:r w:rsidR="00F645D6">
        <w:rPr>
          <w:noProof/>
        </w:rPr>
        <w:t>21</w:t>
      </w:r>
      <w:r>
        <w:fldChar w:fldCharType="end"/>
      </w:r>
      <w:r w:rsidR="001F51F8">
        <w:t>. ábra - Morfológiai műveletekkel végzett esőcsepp detektálás előfeldolgozásának az eredménye.</w:t>
      </w:r>
    </w:p>
    <w:p w:rsidR="00F93BA7" w:rsidRDefault="00F93BA7" w:rsidP="001F51F8">
      <w:pPr>
        <w:ind w:firstLine="0"/>
      </w:pPr>
    </w:p>
    <w:p w:rsidR="001F51F8" w:rsidRPr="00F93BA7" w:rsidRDefault="001F51F8" w:rsidP="001F51F8">
      <w:pPr>
        <w:ind w:firstLine="0"/>
      </w:pPr>
    </w:p>
    <w:p w:rsidR="007C4B85" w:rsidRPr="00F93BA7" w:rsidRDefault="00F93BA7" w:rsidP="007C4B85">
      <w:r w:rsidRPr="00F93BA7">
        <w:rPr>
          <w:highlight w:val="white"/>
        </w:rPr>
        <w:lastRenderedPageBreak/>
        <w:t>Az első</w:t>
      </w:r>
      <w:r w:rsidR="007C4B85">
        <w:rPr>
          <w:highlight w:val="white"/>
        </w:rPr>
        <w:t xml:space="preserve"> és második</w:t>
      </w:r>
      <w:r w:rsidRPr="00F93BA7">
        <w:rPr>
          <w:highlight w:val="white"/>
        </w:rPr>
        <w:t xml:space="preserve"> képen</w:t>
      </w:r>
      <w:r w:rsidR="007C4B85">
        <w:rPr>
          <w:highlight w:val="white"/>
        </w:rPr>
        <w:t xml:space="preserve"> is blob-detektálást kell elvégeznünk.</w:t>
      </w:r>
      <w:r w:rsidRPr="00F93BA7">
        <w:rPr>
          <w:highlight w:val="white"/>
        </w:rPr>
        <w:t xml:space="preserve"> </w:t>
      </w:r>
      <w:r w:rsidR="007C4B85">
        <w:rPr>
          <w:highlight w:val="white"/>
        </w:rPr>
        <w:t>Ez</w:t>
      </w:r>
      <w:r w:rsidRPr="00F93BA7">
        <w:rPr>
          <w:highlight w:val="white"/>
        </w:rPr>
        <w:t xml:space="preserve"> rengeteg értékkel tér vissza, melyek között sajnos háttérzaj is található. Ezen kívül észrevehető, hogy az esőcseppek több részletben is megtalálhatóak. En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97362" w:rsidRPr="00F93BA7" w:rsidRDefault="00F93BA7" w:rsidP="00A97362">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F93BA7" w:rsidRPr="00F93BA7" w:rsidRDefault="00F93BA7" w:rsidP="00C65D87">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sidR="005F25E6">
        <w:rPr>
          <w:highlight w:val="white"/>
        </w:rPr>
        <w:t xml:space="preserve">lásd 22.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rsidR="00F93BA7" w:rsidRPr="00F93BA7" w:rsidRDefault="00F93BA7" w:rsidP="00AA5BBA">
      <w:pPr>
        <w:rPr>
          <w:color w:val="000000"/>
          <w:szCs w:val="22"/>
        </w:rPr>
      </w:pPr>
      <w:r w:rsidRPr="00F93BA7">
        <w:rPr>
          <w:highlight w:val="white"/>
        </w:rPr>
        <w:t xml:space="preserve">Végezetül </w:t>
      </w:r>
      <w:r w:rsidR="007C4B85">
        <w:rPr>
          <w:highlight w:val="white"/>
        </w:rPr>
        <w:t>szükség lesz a két kép eredményeinek összevetésére</w:t>
      </w:r>
      <w:r w:rsidRPr="00F93BA7">
        <w:rPr>
          <w:highlight w:val="white"/>
        </w:rPr>
        <w:t xml:space="preserve">. </w:t>
      </w:r>
      <w:r w:rsidR="007C4B85">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w:t>
      </w:r>
      <w:r w:rsidR="00AA5BBA">
        <w:t>k.</w:t>
      </w:r>
    </w:p>
    <w:p w:rsidR="00F93BA7" w:rsidRPr="00F93BA7" w:rsidRDefault="003B7556" w:rsidP="00C65D87">
      <w:pPr>
        <w:pStyle w:val="Cmsor2"/>
      </w:pPr>
      <w:bookmarkStart w:id="72" w:name="h.nfx6xlazlqp" w:colFirst="0" w:colLast="0"/>
      <w:bookmarkStart w:id="73" w:name="_Toc385287743"/>
      <w:bookmarkStart w:id="74" w:name="_Toc385409447"/>
      <w:bookmarkEnd w:id="72"/>
      <w:r>
        <w:rPr>
          <w:highlight w:val="white"/>
        </w:rPr>
        <w:t>4</w:t>
      </w:r>
      <w:r w:rsidR="00F93BA7" w:rsidRPr="00F93BA7">
        <w:rPr>
          <w:highlight w:val="white"/>
        </w:rPr>
        <w:t>.5. Kezdeti és befejeződési időpont becslése</w:t>
      </w:r>
      <w:bookmarkEnd w:id="73"/>
      <w:bookmarkEnd w:id="74"/>
    </w:p>
    <w:p w:rsidR="00AA5BBA" w:rsidRDefault="00AA5BBA" w:rsidP="007C4B85">
      <w:pPr>
        <w:rPr>
          <w:highlight w:val="white"/>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5F25E6" w:rsidRDefault="005F25E6" w:rsidP="005F25E6">
      <w:pPr>
        <w:keepNext/>
        <w:ind w:firstLine="0"/>
        <w:jc w:val="center"/>
      </w:pPr>
      <w:r>
        <w:rPr>
          <w:noProof/>
          <w:lang w:val="en-US" w:eastAsia="en-US"/>
        </w:rPr>
        <w:drawing>
          <wp:inline distT="0" distB="0" distL="0" distR="0">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stretch>
                      <a:fillRect/>
                    </a:stretch>
                  </pic:blipFill>
                  <pic:spPr>
                    <a:xfrm>
                      <a:off x="0" y="0"/>
                      <a:ext cx="1013548" cy="487722"/>
                    </a:xfrm>
                    <a:prstGeom prst="rect">
                      <a:avLst/>
                    </a:prstGeom>
                  </pic:spPr>
                </pic:pic>
              </a:graphicData>
            </a:graphic>
          </wp:inline>
        </w:drawing>
      </w:r>
    </w:p>
    <w:p w:rsidR="005F25E6" w:rsidRDefault="00037F5D" w:rsidP="005F25E6">
      <w:pPr>
        <w:pStyle w:val="Kpalrs"/>
        <w:rPr>
          <w:rFonts w:eastAsiaTheme="minorHAnsi"/>
          <w:lang w:eastAsia="en-US"/>
        </w:rPr>
      </w:pPr>
      <w:r>
        <w:rPr>
          <w:highlight w:val="white"/>
        </w:rPr>
        <w:fldChar w:fldCharType="begin"/>
      </w:r>
      <w:r w:rsidR="005F25E6">
        <w:rPr>
          <w:highlight w:val="white"/>
        </w:rPr>
        <w:instrText xml:space="preserve"> SEQ ábra \* ARABIC </w:instrText>
      </w:r>
      <w:r>
        <w:rPr>
          <w:highlight w:val="white"/>
        </w:rPr>
        <w:fldChar w:fldCharType="separate"/>
      </w:r>
      <w:r w:rsidR="00F645D6">
        <w:rPr>
          <w:noProof/>
          <w:highlight w:val="white"/>
        </w:rPr>
        <w:t>22</w:t>
      </w:r>
      <w:r>
        <w:rPr>
          <w:highlight w:val="white"/>
        </w:rPr>
        <w:fldChar w:fldCharType="end"/>
      </w:r>
      <w:r w:rsidR="005F25E6">
        <w:t xml:space="preserve">. ábra - </w:t>
      </w:r>
      <w:r w:rsidR="005F25E6">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rsidR="005F25E6" w:rsidRPr="005F25E6" w:rsidRDefault="005F25E6" w:rsidP="005F25E6">
      <w:pPr>
        <w:rPr>
          <w:highlight w:val="white"/>
          <w:lang w:eastAsia="en-US"/>
        </w:rPr>
      </w:pPr>
    </w:p>
    <w:p w:rsidR="007C4B85" w:rsidRPr="00F93BA7" w:rsidRDefault="00AA5BBA" w:rsidP="007C4B85">
      <w:r>
        <w:rPr>
          <w:highlight w:val="white"/>
        </w:rPr>
        <w:lastRenderedPageBreak/>
        <w:t>Először meg kell keresnünk azokat a cseppeket, amelyek ezúttal nem egyforma koordinátán vannak. Kiszórjuk</w:t>
      </w:r>
      <w:r w:rsidR="007C4B85" w:rsidRPr="00F93BA7">
        <w:rPr>
          <w:highlight w:val="white"/>
        </w:rPr>
        <w:t xml:space="preserve"> azokat a téglalapokat, amelyek legalább 80%-ban lefedik bármely az előző képen detektál</w:t>
      </w:r>
      <w:r>
        <w:rPr>
          <w:highlight w:val="white"/>
        </w:rPr>
        <w:t>t</w:t>
      </w:r>
      <w:r w:rsidR="007C4B85"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F93BA7" w:rsidRDefault="00F93BA7" w:rsidP="00C65D87">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3C1DF3" w:rsidRDefault="003C1DF3" w:rsidP="003C1DF3">
      <w:pPr>
        <w:pStyle w:val="Cmsor1"/>
      </w:pPr>
      <w:bookmarkStart w:id="75" w:name="_Toc385409448"/>
      <w:r>
        <w:t>4.6. Elért eredmények</w:t>
      </w:r>
      <w:bookmarkEnd w:id="75"/>
    </w:p>
    <w:p w:rsidR="003C1DF3" w:rsidRDefault="003C1DF3" w:rsidP="003C1DF3">
      <w:r>
        <w:t>Az OMSZ számunkra biztosított képgyűjteményben 4 olyan képsorozat található, amelyeken van értelme esődetektálást tesztelni</w:t>
      </w:r>
      <w:r w:rsidR="006B6C31">
        <w:t xml:space="preserve"> (lásd 23. ábra)</w:t>
      </w:r>
      <w:r>
        <w:t>. Egy-egy sorozat a reggeli óráktól kezdve sötétedésig negyedóránként lőtt fotókat tartalmaz. Ezekből egyiken a kamera fölfelé nézett. Az elért eredmények azonban megoszlanak.</w:t>
      </w:r>
    </w:p>
    <w:p w:rsidR="003C1DF3" w:rsidRDefault="003C1DF3" w:rsidP="003C1DF3">
      <w:r>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w:t>
      </w:r>
      <w:r w:rsidR="00C303A3">
        <w:t>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C303A3" w:rsidRDefault="00C303A3" w:rsidP="00C303A3">
      <w:pPr>
        <w:keepNext/>
        <w:ind w:firstLine="0"/>
        <w:jc w:val="center"/>
      </w:pPr>
      <w:r>
        <w:rPr>
          <w:noProof/>
          <w:lang w:val="en-US" w:eastAsia="en-US"/>
        </w:rPr>
        <w:drawing>
          <wp:inline distT="0" distB="0" distL="0" distR="0">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42639" cy="2306568"/>
                    </a:xfrm>
                    <a:prstGeom prst="rect">
                      <a:avLst/>
                    </a:prstGeom>
                    <a:noFill/>
                    <a:ln>
                      <a:noFill/>
                    </a:ln>
                  </pic:spPr>
                </pic:pic>
              </a:graphicData>
            </a:graphic>
          </wp:inline>
        </w:drawing>
      </w:r>
    </w:p>
    <w:p w:rsidR="00F93BA7" w:rsidRDefault="00037F5D" w:rsidP="006B6C31">
      <w:pPr>
        <w:pStyle w:val="Kpalrs"/>
        <w:rPr>
          <w:color w:val="000000"/>
          <w:szCs w:val="22"/>
        </w:rPr>
      </w:pPr>
      <w:fldSimple w:instr=" SEQ ábra \* ARABIC ">
        <w:r w:rsidR="00F645D6">
          <w:rPr>
            <w:noProof/>
          </w:rPr>
          <w:t>23</w:t>
        </w:r>
      </w:fldSimple>
      <w:r w:rsidR="00C303A3">
        <w:t xml:space="preserve">. ábra – Algoritmusunk tesztelése különböző helyszíneken. </w:t>
      </w:r>
      <w:r w:rsidR="006B6C31">
        <w:t>Sorrendben balról jobbra, fentről lefelé: Kékestető, Siófok, Kab-hegy, ismeretlen helyszínen fölfelé néző kamera.</w:t>
      </w:r>
      <w:bookmarkStart w:id="76" w:name="h.un879yelueqm" w:colFirst="0" w:colLast="0"/>
      <w:bookmarkEnd w:id="76"/>
      <w:r w:rsidR="00F93BA7">
        <w:rPr>
          <w:color w:val="000000"/>
          <w:szCs w:val="22"/>
        </w:rPr>
        <w:br w:type="page"/>
      </w:r>
    </w:p>
    <w:p w:rsidR="00F2142D" w:rsidRDefault="003B7556" w:rsidP="00DB05F9">
      <w:pPr>
        <w:pStyle w:val="Cmsor1"/>
        <w:rPr>
          <w:color w:val="000000" w:themeColor="text1"/>
        </w:rPr>
      </w:pPr>
      <w:bookmarkStart w:id="77" w:name="_Toc385287745"/>
      <w:bookmarkStart w:id="78" w:name="_Toc385409449"/>
      <w:r>
        <w:rPr>
          <w:color w:val="000000" w:themeColor="text1"/>
        </w:rPr>
        <w:lastRenderedPageBreak/>
        <w:t>5</w:t>
      </w:r>
      <w:r w:rsidR="00F2142D" w:rsidRPr="00E05D93">
        <w:rPr>
          <w:color w:val="000000" w:themeColor="text1"/>
        </w:rPr>
        <w:t xml:space="preserve">. </w:t>
      </w:r>
      <w:bookmarkEnd w:id="44"/>
      <w:r w:rsidR="00E57EF8">
        <w:rPr>
          <w:color w:val="000000" w:themeColor="text1"/>
        </w:rPr>
        <w:t>Összegzés</w:t>
      </w:r>
      <w:bookmarkEnd w:id="77"/>
      <w:bookmarkEnd w:id="78"/>
    </w:p>
    <w:p w:rsidR="003B342E" w:rsidRPr="00C65D87" w:rsidRDefault="003B7556" w:rsidP="00C65D87">
      <w:pPr>
        <w:pStyle w:val="Cmsor2"/>
        <w:rPr>
          <w:rStyle w:val="Kiemels2"/>
          <w:b/>
          <w:bCs w:val="0"/>
        </w:rPr>
      </w:pPr>
      <w:bookmarkStart w:id="79" w:name="_Toc385287746"/>
      <w:bookmarkStart w:id="80" w:name="_Toc385409450"/>
      <w:r>
        <w:rPr>
          <w:rStyle w:val="Kiemels2"/>
          <w:b/>
          <w:bCs w:val="0"/>
        </w:rPr>
        <w:t>5</w:t>
      </w:r>
      <w:r w:rsidR="00C92126" w:rsidRPr="00C65D87">
        <w:rPr>
          <w:rStyle w:val="Kiemels2"/>
          <w:b/>
          <w:bCs w:val="0"/>
        </w:rPr>
        <w:t>.1. Elért eredmények</w:t>
      </w:r>
      <w:bookmarkEnd w:id="79"/>
      <w:bookmarkEnd w:id="80"/>
    </w:p>
    <w:p w:rsidR="00AA5BBA" w:rsidRDefault="003B342E" w:rsidP="00AA5BBA">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3B342E" w:rsidRPr="003B342E" w:rsidRDefault="003B342E" w:rsidP="00C65D87">
      <w:r>
        <w:t xml:space="preserve">Felhők típusának meghatározása, és borultság vizsgálata esetén a program </w:t>
      </w:r>
      <w:r w:rsidR="00EE16AD">
        <w:t>87.06%-</w:t>
      </w:r>
      <w:r>
        <w:t xml:space="preserve">os pontossággal detektált </w:t>
      </w:r>
      <w:r w:rsidR="00CC6021">
        <w:t>491</w:t>
      </w:r>
      <w:r w:rsidR="002752FB">
        <w:t xml:space="preserve"> </w:t>
      </w:r>
      <w:r>
        <w:t>képet vizsgálva. Eső detektálásnál az algoritmus nem csak megtalálja az esőcseppeket, de a hozzájuk hasonló statikus foltok (pl. karcolás, kosz) kiszűrésére is</w:t>
      </w:r>
      <w:r w:rsidR="00C05D72">
        <w:t xml:space="preserve"> képes</w:t>
      </w:r>
      <w:r>
        <w:t xml:space="preserve">. Felhők mozgásirányát vizsgálva az algoritmus a legtöbb esetben képes </w:t>
      </w:r>
      <w:r w:rsidR="00C05D72">
        <w:t xml:space="preserve">helyes </w:t>
      </w:r>
      <w:r>
        <w:t>eredményt adni.</w:t>
      </w:r>
      <w:r w:rsidR="001B222B">
        <w:t xml:space="preserve"> Ezen kívül </w:t>
      </w:r>
      <w:r w:rsidR="00A4655F">
        <w:t>a program</w:t>
      </w:r>
      <w:r w:rsidR="00E64225">
        <w:t xml:space="preserve"> meg tudja állapítani</w:t>
      </w:r>
      <w:r w:rsidR="001B222B">
        <w:t>, hogy a fényviszonyok lehetővé teszik-e a tesztelést, valamint felfelé néző kamerán lévő esőcseppek detektálására, és csap</w:t>
      </w:r>
      <w:r w:rsidR="00A830EC">
        <w:t>adék melletti felhő felismerésre</w:t>
      </w:r>
      <w:r w:rsidR="001B222B">
        <w:t xml:space="preserve"> is sor került.</w:t>
      </w:r>
      <w:r>
        <w:t xml:space="preserve"> Mivel a program nem azért készült, hogy az észlelők helyett dolgozzon, hanem hogy munkájuk segítse és pontosítsa a becsléseiket, így a célnak </w:t>
      </w:r>
      <w:r w:rsidR="00E03939">
        <w:t>sikerült eleget tennünk.</w:t>
      </w:r>
    </w:p>
    <w:p w:rsidR="00F2142D" w:rsidRPr="00C65D87" w:rsidRDefault="003B7556" w:rsidP="00C65D87">
      <w:pPr>
        <w:pStyle w:val="Cmsor2"/>
      </w:pPr>
      <w:bookmarkStart w:id="81" w:name="_Toc385287747"/>
      <w:bookmarkStart w:id="82" w:name="_Toc385409451"/>
      <w:r>
        <w:rPr>
          <w:rStyle w:val="Kiemels2"/>
          <w:b/>
          <w:bCs w:val="0"/>
        </w:rPr>
        <w:t>5</w:t>
      </w:r>
      <w:r w:rsidR="00C92126" w:rsidRPr="00C65D87">
        <w:rPr>
          <w:rStyle w:val="Kiemels2"/>
          <w:b/>
          <w:bCs w:val="0"/>
        </w:rPr>
        <w:t>.2. Továbbfejlesztési lehetőségek</w:t>
      </w:r>
      <w:bookmarkEnd w:id="81"/>
      <w:bookmarkEnd w:id="82"/>
    </w:p>
    <w:p w:rsidR="00F2142D" w:rsidRPr="00E57EF8"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12676E" w:rsidRPr="00E05D93" w:rsidRDefault="0012676E" w:rsidP="00C65D87">
      <w:r w:rsidRPr="00E05D93">
        <w:t>Magyarországon a rendszer egyedülállónak számít, melyet az Országos Meteorológiai Szolgálat is megerősített.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12676E" w:rsidRPr="00E05D93"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rsidR="00F017F3" w:rsidRPr="00E05D93" w:rsidRDefault="00AA5240" w:rsidP="003C55BD">
      <w:pPr>
        <w:spacing w:after="160" w:line="259" w:lineRule="auto"/>
      </w:pPr>
      <w:r w:rsidRPr="00E05D93">
        <w:br w:type="page"/>
      </w:r>
    </w:p>
    <w:p w:rsidR="003B7556" w:rsidRDefault="003B7556" w:rsidP="003B7556">
      <w:pPr>
        <w:pStyle w:val="Cmsor1"/>
        <w:divId w:val="1087536698"/>
      </w:pPr>
      <w:bookmarkStart w:id="83" w:name="_Toc385409452"/>
      <w:r>
        <w:lastRenderedPageBreak/>
        <w:t>Irodalomjegyzék</w:t>
      </w:r>
      <w:bookmarkEnd w:id="83"/>
    </w:p>
    <w:p w:rsidR="00BA0FBB" w:rsidRPr="00BA0FBB" w:rsidRDefault="00037F5D">
      <w:pPr>
        <w:pStyle w:val="NormlWeb"/>
        <w:ind w:left="640" w:hanging="640"/>
        <w:divId w:val="1087536698"/>
        <w:rPr>
          <w:noProof/>
        </w:rPr>
      </w:pPr>
      <w:r w:rsidRPr="00037F5D">
        <w:fldChar w:fldCharType="begin" w:fldLock="1"/>
      </w:r>
      <w:r w:rsidR="003B7ECE">
        <w:instrText xml:space="preserve">ADDIN Mendeley Bibliography CSL_BIBLIOGRAPHY </w:instrText>
      </w:r>
      <w:r w:rsidRPr="00037F5D">
        <w:fldChar w:fldCharType="separate"/>
      </w:r>
      <w:r w:rsidR="00BA0FBB" w:rsidRPr="00BA0FBB">
        <w:rPr>
          <w:noProof/>
        </w:rPr>
        <w:t>[1]</w:t>
      </w:r>
      <w:r w:rsidR="00BA0FBB" w:rsidRPr="00BA0FBB">
        <w:rPr>
          <w:noProof/>
        </w:rPr>
        <w:tab/>
      </w:r>
      <w:r w:rsidR="000E62A5">
        <w:rPr>
          <w:noProof/>
        </w:rPr>
        <w:t xml:space="preserve">Országos Meteorológiai Szolgálat, </w:t>
      </w:r>
      <w:r w:rsidR="00BA0FBB" w:rsidRPr="00BA0FBB">
        <w:rPr>
          <w:i/>
          <w:iCs/>
          <w:noProof/>
        </w:rPr>
        <w:t>Gépi látó rendszerünk fejlesztésének a támogatására elkészült írásos specifikáció és képgyűjtemény</w:t>
      </w:r>
      <w:r w:rsidR="00BA0FBB" w:rsidRPr="00BA0FBB">
        <w:rPr>
          <w:noProof/>
        </w:rPr>
        <w:t>. Budapest: Országos Meteorológiai Szolgálat, 2013.</w:t>
      </w:r>
    </w:p>
    <w:p w:rsidR="00BA0FBB" w:rsidRPr="00BA0FBB" w:rsidRDefault="00BA0FBB">
      <w:pPr>
        <w:pStyle w:val="NormlWeb"/>
        <w:ind w:left="640" w:hanging="640"/>
        <w:divId w:val="1087536698"/>
        <w:rPr>
          <w:noProof/>
        </w:rPr>
      </w:pPr>
      <w:r w:rsidRPr="00BA0FBB">
        <w:rPr>
          <w:noProof/>
        </w:rPr>
        <w:t>[2]</w:t>
      </w:r>
      <w:r w:rsidRPr="00BA0FBB">
        <w:rPr>
          <w:noProof/>
        </w:rPr>
        <w:tab/>
      </w:r>
      <w:r w:rsidR="00F21834">
        <w:rPr>
          <w:noProof/>
        </w:rPr>
        <w:t xml:space="preserve">MET Office, </w:t>
      </w:r>
      <w:r w:rsidRPr="00BA0FBB">
        <w:rPr>
          <w:i/>
          <w:iCs/>
          <w:noProof/>
        </w:rPr>
        <w:t>Cloud types for observers, Reading the Sky</w:t>
      </w:r>
      <w:r w:rsidRPr="00BA0FBB">
        <w:rPr>
          <w:noProof/>
        </w:rPr>
        <w:t xml:space="preserve">. MET Office, </w:t>
      </w:r>
      <w:r w:rsidR="00F21834">
        <w:rPr>
          <w:noProof/>
        </w:rPr>
        <w:t xml:space="preserve">United Kingdom, p. 45. </w:t>
      </w:r>
      <w:r w:rsidRPr="00BA0FBB">
        <w:rPr>
          <w:noProof/>
        </w:rPr>
        <w:t>2006.</w:t>
      </w:r>
    </w:p>
    <w:p w:rsidR="00BA0FBB" w:rsidRPr="00BA0FBB" w:rsidRDefault="00BA0FBB">
      <w:pPr>
        <w:pStyle w:val="NormlWeb"/>
        <w:ind w:left="640" w:hanging="640"/>
        <w:divId w:val="1087536698"/>
        <w:rPr>
          <w:noProof/>
        </w:rPr>
      </w:pPr>
      <w:r w:rsidRPr="00BA0FBB">
        <w:rPr>
          <w:noProof/>
        </w:rPr>
        <w:t>[3]</w:t>
      </w:r>
      <w:r w:rsidRPr="00BA0FBB">
        <w:rPr>
          <w:noProof/>
        </w:rPr>
        <w:tab/>
        <w:t xml:space="preserve">F. Samopa and A. Asano, “Hybrid Image Thresholding Method using Edge Detection,” </w:t>
      </w:r>
      <w:r w:rsidRPr="00BA0FBB">
        <w:rPr>
          <w:i/>
          <w:iCs/>
          <w:noProof/>
        </w:rPr>
        <w:t>IJCSNS Int. J. Comput. Sci. Netw. Secur.</w:t>
      </w:r>
      <w:r w:rsidRPr="00BA0FBB">
        <w:rPr>
          <w:noProof/>
        </w:rPr>
        <w:t>, vol. 9, no. 4, pp. 292–299.</w:t>
      </w:r>
      <w:r w:rsidR="00C75DFB">
        <w:rPr>
          <w:noProof/>
        </w:rPr>
        <w:t xml:space="preserve"> 2009</w:t>
      </w:r>
      <w:r w:rsidR="00DF17EF">
        <w:rPr>
          <w:noProof/>
        </w:rPr>
        <w:t>.</w:t>
      </w:r>
    </w:p>
    <w:p w:rsidR="00BA0FBB" w:rsidRPr="00BA0FBB" w:rsidRDefault="00BA0FBB">
      <w:pPr>
        <w:pStyle w:val="NormlWeb"/>
        <w:ind w:left="640" w:hanging="640"/>
        <w:divId w:val="1087536698"/>
        <w:rPr>
          <w:noProof/>
        </w:rPr>
      </w:pPr>
      <w:r w:rsidRPr="00BA0FBB">
        <w:rPr>
          <w:noProof/>
        </w:rPr>
        <w:t>[4]</w:t>
      </w:r>
      <w:r w:rsidRPr="00BA0FBB">
        <w:rPr>
          <w:noProof/>
        </w:rPr>
        <w:tab/>
        <w:t xml:space="preserve">M. P. Souza-Echer, E. B. Pereira, L. S. Bins, and M. A. R. Andrade, “A Simple Method for the Assessment of the Cloud Cover State in High-Latitude Regions by a Ground-Based Digital Camera,” </w:t>
      </w:r>
      <w:r w:rsidRPr="00BA0FBB">
        <w:rPr>
          <w:i/>
          <w:iCs/>
          <w:noProof/>
        </w:rPr>
        <w:t>Journal of Atmospheric and Oceanic Technology</w:t>
      </w:r>
      <w:r w:rsidRPr="00BA0FBB">
        <w:rPr>
          <w:noProof/>
        </w:rPr>
        <w:t>, vol. 23, no. 3. pp. 437–447, 2006.</w:t>
      </w:r>
    </w:p>
    <w:p w:rsidR="00BA0FBB" w:rsidRPr="00BA0FBB" w:rsidRDefault="00BA0FBB">
      <w:pPr>
        <w:pStyle w:val="NormlWeb"/>
        <w:ind w:left="640" w:hanging="640"/>
        <w:divId w:val="1087536698"/>
        <w:rPr>
          <w:noProof/>
        </w:rPr>
      </w:pPr>
      <w:r w:rsidRPr="00BA0FBB">
        <w:rPr>
          <w:noProof/>
        </w:rPr>
        <w:t>[5]</w:t>
      </w:r>
      <w:r w:rsidRPr="00BA0FBB">
        <w:rPr>
          <w:noProof/>
        </w:rPr>
        <w:tab/>
        <w:t xml:space="preserve">R. A. Haddad and A. N. Akansu, “A class of fast Gaussian binomial filters for speech and image processing,” </w:t>
      </w:r>
      <w:r w:rsidRPr="00BA0FBB">
        <w:rPr>
          <w:i/>
          <w:iCs/>
          <w:noProof/>
        </w:rPr>
        <w:t>IEEE Trans. Signal Process.</w:t>
      </w:r>
      <w:r w:rsidRPr="00BA0FBB">
        <w:rPr>
          <w:noProof/>
        </w:rPr>
        <w:t>, vol. 39, no. 3, 1991.</w:t>
      </w:r>
    </w:p>
    <w:p w:rsidR="00BA0FBB" w:rsidRPr="00BA0FBB" w:rsidRDefault="00BA0FBB">
      <w:pPr>
        <w:pStyle w:val="NormlWeb"/>
        <w:ind w:left="640" w:hanging="640"/>
        <w:divId w:val="1087536698"/>
        <w:rPr>
          <w:noProof/>
        </w:rPr>
      </w:pPr>
      <w:r w:rsidRPr="00BA0FBB">
        <w:rPr>
          <w:noProof/>
        </w:rPr>
        <w:t>[6]</w:t>
      </w:r>
      <w:r w:rsidRPr="00BA0FBB">
        <w:rPr>
          <w:noProof/>
        </w:rPr>
        <w:tab/>
        <w:t xml:space="preserve">M. S. Nixon and A. S. Aguado, “Feature Extraction and Image Processing,” </w:t>
      </w:r>
      <w:r w:rsidRPr="00BA0FBB">
        <w:rPr>
          <w:i/>
          <w:iCs/>
          <w:noProof/>
        </w:rPr>
        <w:t>Acad. Press</w:t>
      </w:r>
      <w:r w:rsidRPr="00BA0FBB">
        <w:rPr>
          <w:noProof/>
        </w:rPr>
        <w:t>, 2008.</w:t>
      </w:r>
    </w:p>
    <w:p w:rsidR="00BA0FBB" w:rsidRPr="00BA0FBB" w:rsidRDefault="00BA0FBB">
      <w:pPr>
        <w:pStyle w:val="NormlWeb"/>
        <w:ind w:left="640" w:hanging="640"/>
        <w:divId w:val="1087536698"/>
        <w:rPr>
          <w:noProof/>
        </w:rPr>
      </w:pPr>
      <w:r w:rsidRPr="00BA0FBB">
        <w:rPr>
          <w:noProof/>
        </w:rPr>
        <w:t>[7]</w:t>
      </w:r>
      <w:r w:rsidRPr="00BA0FBB">
        <w:rPr>
          <w:noProof/>
        </w:rPr>
        <w:tab/>
        <w:t xml:space="preserve">B. K. Choudhary, N. K. Sinha, and P. Shanker, “Pyramid Method in Image Processing,” </w:t>
      </w:r>
      <w:r w:rsidRPr="00BA0FBB">
        <w:rPr>
          <w:i/>
          <w:iCs/>
          <w:noProof/>
        </w:rPr>
        <w:t>J. Inf. Syst. Commun.</w:t>
      </w:r>
      <w:r w:rsidRPr="00BA0FBB">
        <w:rPr>
          <w:noProof/>
        </w:rPr>
        <w:t>, vol. 3, pp. 269–273, 2012.</w:t>
      </w:r>
    </w:p>
    <w:p w:rsidR="00BA0FBB" w:rsidRPr="00BA0FBB" w:rsidRDefault="006F6FC8">
      <w:pPr>
        <w:pStyle w:val="NormlWeb"/>
        <w:ind w:left="640" w:hanging="640"/>
        <w:divId w:val="1087536698"/>
        <w:rPr>
          <w:noProof/>
        </w:rPr>
      </w:pPr>
      <w:r>
        <w:rPr>
          <w:noProof/>
        </w:rPr>
        <w:t>[8]</w:t>
      </w:r>
      <w:r>
        <w:rPr>
          <w:noProof/>
        </w:rPr>
        <w:tab/>
        <w:t>J. Bouguet, “Pyramidal I</w:t>
      </w:r>
      <w:r w:rsidR="00BA0FBB" w:rsidRPr="00BA0FBB">
        <w:rPr>
          <w:noProof/>
        </w:rPr>
        <w:t xml:space="preserve">mplementation of the </w:t>
      </w:r>
      <w:r>
        <w:rPr>
          <w:noProof/>
        </w:rPr>
        <w:t>Lucas Kanade Feature Tracker—D</w:t>
      </w:r>
      <w:r w:rsidR="00BA0FBB" w:rsidRPr="00BA0FBB">
        <w:rPr>
          <w:noProof/>
        </w:rPr>
        <w:t xml:space="preserve">escription of the algorithm,” </w:t>
      </w:r>
      <w:r>
        <w:rPr>
          <w:i/>
          <w:iCs/>
          <w:noProof/>
        </w:rPr>
        <w:t>Intel Corporation, Microproc. Research Labs</w:t>
      </w:r>
      <w:r w:rsidR="00BA0FBB" w:rsidRPr="00BA0FBB">
        <w:rPr>
          <w:noProof/>
        </w:rPr>
        <w:t>, 2001.</w:t>
      </w:r>
    </w:p>
    <w:p w:rsidR="00BA0FBB" w:rsidRPr="00BA0FBB" w:rsidRDefault="00BA0FBB">
      <w:pPr>
        <w:pStyle w:val="NormlWeb"/>
        <w:ind w:left="640" w:hanging="640"/>
        <w:divId w:val="1087536698"/>
        <w:rPr>
          <w:noProof/>
        </w:rPr>
      </w:pPr>
      <w:r w:rsidRPr="00BA0FBB">
        <w:rPr>
          <w:noProof/>
        </w:rPr>
        <w:t>[9]</w:t>
      </w:r>
      <w:r w:rsidRPr="00BA0FBB">
        <w:rPr>
          <w:noProof/>
        </w:rPr>
        <w:tab/>
        <w:t xml:space="preserve">E. Trucco and A. Verri, “Introductory Techniques for 3-D Computer Vision,” </w:t>
      </w:r>
      <w:r w:rsidRPr="00BA0FBB">
        <w:rPr>
          <w:i/>
          <w:iCs/>
          <w:noProof/>
        </w:rPr>
        <w:t>Prentice Hall</w:t>
      </w:r>
      <w:r w:rsidRPr="00BA0FBB">
        <w:rPr>
          <w:noProof/>
        </w:rPr>
        <w:t>, 1998.</w:t>
      </w:r>
    </w:p>
    <w:p w:rsidR="00BA0FBB" w:rsidRPr="00BA0FBB" w:rsidRDefault="00BA0FBB">
      <w:pPr>
        <w:pStyle w:val="NormlWeb"/>
        <w:ind w:left="640" w:hanging="640"/>
        <w:divId w:val="1087536698"/>
        <w:rPr>
          <w:noProof/>
        </w:rPr>
      </w:pPr>
      <w:r w:rsidRPr="00BA0FBB">
        <w:rPr>
          <w:noProof/>
        </w:rPr>
        <w:t>[10]</w:t>
      </w:r>
      <w:r w:rsidRPr="00BA0FBB">
        <w:rPr>
          <w:noProof/>
        </w:rPr>
        <w:tab/>
        <w:t xml:space="preserve">J. </w:t>
      </w:r>
      <w:r w:rsidR="006F6FC8">
        <w:rPr>
          <w:noProof/>
        </w:rPr>
        <w:t>Malik and R. Dahiya and</w:t>
      </w:r>
      <w:r w:rsidRPr="00BA0FBB">
        <w:rPr>
          <w:noProof/>
        </w:rPr>
        <w:t xml:space="preserve"> G. Sainarayanan, “Harris Operator Corner Detection using Sliding Window Method,” </w:t>
      </w:r>
      <w:r w:rsidRPr="00BA0FBB">
        <w:rPr>
          <w:i/>
          <w:iCs/>
          <w:noProof/>
        </w:rPr>
        <w:t>Int. J. Comput. Appl.</w:t>
      </w:r>
      <w:r w:rsidRPr="00BA0FBB">
        <w:rPr>
          <w:noProof/>
        </w:rPr>
        <w:t>, vol. 22, no. 1.</w:t>
      </w:r>
      <w:r w:rsidR="006F6FC8">
        <w:rPr>
          <w:noProof/>
        </w:rPr>
        <w:t xml:space="preserve"> 2011</w:t>
      </w:r>
      <w:r w:rsidR="00DF17EF">
        <w:rPr>
          <w:noProof/>
        </w:rPr>
        <w:t>.</w:t>
      </w:r>
    </w:p>
    <w:p w:rsidR="00BA0FBB" w:rsidRPr="00BA0FBB" w:rsidRDefault="00BA0FBB">
      <w:pPr>
        <w:pStyle w:val="NormlWeb"/>
        <w:ind w:left="640" w:hanging="640"/>
        <w:divId w:val="1087536698"/>
        <w:rPr>
          <w:noProof/>
        </w:rPr>
      </w:pPr>
      <w:r w:rsidRPr="00BA0FBB">
        <w:rPr>
          <w:noProof/>
        </w:rPr>
        <w:t>[11]</w:t>
      </w:r>
      <w:r w:rsidRPr="00BA0FBB">
        <w:rPr>
          <w:noProof/>
        </w:rPr>
        <w:tab/>
        <w:t xml:space="preserve">D. Fleet and Y. Weiss, “Optical Flow Estimation,” in </w:t>
      </w:r>
      <w:r w:rsidRPr="00BA0FBB">
        <w:rPr>
          <w:i/>
          <w:iCs/>
          <w:noProof/>
        </w:rPr>
        <w:t>Mathematical models for Computer Vision: The Handbook</w:t>
      </w:r>
      <w:r w:rsidR="005D4355">
        <w:rPr>
          <w:noProof/>
        </w:rPr>
        <w:t>, Springer</w:t>
      </w:r>
      <w:r w:rsidRPr="00BA0FBB">
        <w:rPr>
          <w:noProof/>
        </w:rPr>
        <w:t>, pp. 239–257.</w:t>
      </w:r>
      <w:r w:rsidR="006965E9">
        <w:rPr>
          <w:noProof/>
        </w:rPr>
        <w:t xml:space="preserve"> 2005.</w:t>
      </w:r>
    </w:p>
    <w:p w:rsidR="00BA0FBB" w:rsidRPr="00BA0FBB" w:rsidRDefault="002C334E">
      <w:pPr>
        <w:pStyle w:val="NormlWeb"/>
        <w:ind w:left="640" w:hanging="640"/>
        <w:divId w:val="1087536698"/>
        <w:rPr>
          <w:noProof/>
        </w:rPr>
      </w:pPr>
      <w:r>
        <w:rPr>
          <w:noProof/>
        </w:rPr>
        <w:t>[12]</w:t>
      </w:r>
      <w:r>
        <w:rPr>
          <w:noProof/>
        </w:rPr>
        <w:tab/>
        <w:t>Z. Vámossy, Á. Tóth</w:t>
      </w:r>
      <w:r w:rsidR="00BA0FBB" w:rsidRPr="00BA0FBB">
        <w:rPr>
          <w:noProof/>
        </w:rPr>
        <w:t>, and</w:t>
      </w:r>
      <w:r w:rsidR="00B52529">
        <w:rPr>
          <w:noProof/>
        </w:rPr>
        <w:t xml:space="preserve"> P.</w:t>
      </w:r>
      <w:r w:rsidR="00BA0FBB" w:rsidRPr="00BA0FBB">
        <w:rPr>
          <w:noProof/>
        </w:rPr>
        <w:t xml:space="preserve"> Hirschberg, “PAL Based Localization Using Pyramidal Lucas-Kanade Feature Tracker,” </w:t>
      </w:r>
      <w:r w:rsidR="00BA0FBB" w:rsidRPr="00BA0FBB">
        <w:rPr>
          <w:i/>
          <w:iCs/>
          <w:noProof/>
        </w:rPr>
        <w:t>IEEE Proc. 2nd Serbian-Hungarian Jt. Symp. Intell. Syst.</w:t>
      </w:r>
      <w:r w:rsidR="00BA0FBB" w:rsidRPr="00BA0FBB">
        <w:rPr>
          <w:noProof/>
        </w:rPr>
        <w:t>, 2004.</w:t>
      </w:r>
    </w:p>
    <w:p w:rsidR="00BA0FBB" w:rsidRPr="00BA0FBB" w:rsidRDefault="00BA0FBB">
      <w:pPr>
        <w:pStyle w:val="NormlWeb"/>
        <w:ind w:left="640" w:hanging="640"/>
        <w:divId w:val="1087536698"/>
        <w:rPr>
          <w:noProof/>
        </w:rPr>
      </w:pPr>
      <w:r w:rsidRPr="00BA0FBB">
        <w:rPr>
          <w:noProof/>
        </w:rPr>
        <w:t>[13]</w:t>
      </w:r>
      <w:r w:rsidRPr="00BA0FBB">
        <w:rPr>
          <w:noProof/>
        </w:rPr>
        <w:tab/>
        <w:t xml:space="preserve">K. Garg and S. K. Nayar, “Vision and Rain,” </w:t>
      </w:r>
      <w:r w:rsidRPr="00BA0FBB">
        <w:rPr>
          <w:i/>
          <w:iCs/>
          <w:noProof/>
        </w:rPr>
        <w:t>International Journal of Computer Vision</w:t>
      </w:r>
      <w:r w:rsidRPr="00BA0FBB">
        <w:rPr>
          <w:noProof/>
        </w:rPr>
        <w:t>, vol. 75, no. 1. pp. 3–27, 2007.</w:t>
      </w:r>
    </w:p>
    <w:p w:rsidR="00BA0FBB" w:rsidRPr="00BA0FBB" w:rsidRDefault="00BA0FBB">
      <w:pPr>
        <w:pStyle w:val="NormlWeb"/>
        <w:ind w:left="640" w:hanging="640"/>
        <w:divId w:val="1087536698"/>
        <w:rPr>
          <w:noProof/>
        </w:rPr>
      </w:pPr>
      <w:r w:rsidRPr="00BA0FBB">
        <w:rPr>
          <w:noProof/>
        </w:rPr>
        <w:lastRenderedPageBreak/>
        <w:t>[14]</w:t>
      </w:r>
      <w:r w:rsidRPr="00BA0FBB">
        <w:rPr>
          <w:noProof/>
        </w:rPr>
        <w:tab/>
        <w:t xml:space="preserve">F. Nashashibi, R. de Charrette, and A. Lia, “Detection of unfocused raindrops on a windscreen using low level image processing,” </w:t>
      </w:r>
      <w:r w:rsidRPr="00BA0FBB">
        <w:rPr>
          <w:i/>
          <w:iCs/>
          <w:noProof/>
        </w:rPr>
        <w:t>2010 11th Int. Conf. Control Autom. Robot. Vis.</w:t>
      </w:r>
      <w:r w:rsidRPr="00BA0FBB">
        <w:rPr>
          <w:noProof/>
        </w:rPr>
        <w:t>, pp. 1410–1415, 2010.</w:t>
      </w:r>
    </w:p>
    <w:p w:rsidR="00BA0FBB" w:rsidRPr="00BA0FBB" w:rsidRDefault="00BA0FBB">
      <w:pPr>
        <w:pStyle w:val="NormlWeb"/>
        <w:ind w:left="640" w:hanging="640"/>
        <w:divId w:val="1087536698"/>
        <w:rPr>
          <w:noProof/>
        </w:rPr>
      </w:pPr>
      <w:r w:rsidRPr="00BA0FBB">
        <w:rPr>
          <w:noProof/>
        </w:rPr>
        <w:t>[15]</w:t>
      </w:r>
      <w:r w:rsidRPr="00BA0FBB">
        <w:rPr>
          <w:noProof/>
        </w:rPr>
        <w:tab/>
        <w:t xml:space="preserve">J. Bossu, N. Hautière, and J.-P. Tarel, “Rain or Snow Detection in Image Sequences Through Use of a Histogram of Orientation of Streaks,” </w:t>
      </w:r>
      <w:r w:rsidRPr="00BA0FBB">
        <w:rPr>
          <w:i/>
          <w:iCs/>
          <w:noProof/>
        </w:rPr>
        <w:t>International Journal of Computer Vision</w:t>
      </w:r>
      <w:r w:rsidRPr="00BA0FBB">
        <w:rPr>
          <w:noProof/>
        </w:rPr>
        <w:t>, vol. 93, no. 3. pp. 348–367, 2011.</w:t>
      </w:r>
    </w:p>
    <w:p w:rsidR="00BA0FBB" w:rsidRPr="00BA0FBB" w:rsidRDefault="00BA0FBB">
      <w:pPr>
        <w:pStyle w:val="NormlWeb"/>
        <w:ind w:left="640" w:hanging="640"/>
        <w:divId w:val="1087536698"/>
        <w:rPr>
          <w:noProof/>
        </w:rPr>
      </w:pPr>
      <w:r w:rsidRPr="00BA0FBB">
        <w:rPr>
          <w:noProof/>
        </w:rPr>
        <w:t>[16]</w:t>
      </w:r>
      <w:r w:rsidRPr="00BA0FBB">
        <w:rPr>
          <w:noProof/>
        </w:rPr>
        <w:tab/>
        <w:t xml:space="preserve">H. Kurihata, T. Takahashi, I. Ide, Y. Mekada, H. Murase, Y. Tamatsu, and T. Miyahara, “Rainy weather recognition from in-vehicle camera images for driver assistance,” </w:t>
      </w:r>
      <w:r w:rsidRPr="00BA0FBB">
        <w:rPr>
          <w:i/>
          <w:iCs/>
          <w:noProof/>
        </w:rPr>
        <w:t>IEEE Proceedings. Intell. Veh. Symp.</w:t>
      </w:r>
      <w:r w:rsidR="00B75FE5" w:rsidRPr="00877EC6">
        <w:rPr>
          <w:noProof/>
        </w:rPr>
        <w:t>, pp. 205-210.</w:t>
      </w:r>
      <w:r w:rsidRPr="00BA0FBB">
        <w:rPr>
          <w:i/>
          <w:iCs/>
          <w:noProof/>
        </w:rPr>
        <w:t xml:space="preserve"> </w:t>
      </w:r>
      <w:r w:rsidRPr="00BA0FBB">
        <w:rPr>
          <w:noProof/>
        </w:rPr>
        <w:t>2005.</w:t>
      </w:r>
    </w:p>
    <w:p w:rsidR="00BA0FBB" w:rsidRPr="00BA0FBB" w:rsidRDefault="00BA0FBB">
      <w:pPr>
        <w:pStyle w:val="NormlWeb"/>
        <w:ind w:left="640" w:hanging="640"/>
        <w:divId w:val="1087536698"/>
        <w:rPr>
          <w:noProof/>
        </w:rPr>
      </w:pPr>
      <w:r w:rsidRPr="00BA0FBB">
        <w:rPr>
          <w:noProof/>
        </w:rPr>
        <w:t>[17]</w:t>
      </w:r>
      <w:r w:rsidRPr="00BA0FBB">
        <w:rPr>
          <w:noProof/>
        </w:rPr>
        <w:tab/>
        <w:t xml:space="preserve">C. Kervrann, “An Adaptive Window Approach for Image Smoothing and Structures Preserving,” </w:t>
      </w:r>
      <w:r w:rsidRPr="00BA0FBB">
        <w:rPr>
          <w:i/>
          <w:iCs/>
          <w:noProof/>
        </w:rPr>
        <w:t>Processing</w:t>
      </w:r>
      <w:r w:rsidRPr="00BA0FBB">
        <w:rPr>
          <w:noProof/>
        </w:rPr>
        <w:t>, pp. 132–144, 2004.</w:t>
      </w:r>
    </w:p>
    <w:p w:rsidR="00BA0FBB" w:rsidRPr="00BA0FBB" w:rsidRDefault="00BA0FBB">
      <w:pPr>
        <w:pStyle w:val="NormlWeb"/>
        <w:ind w:left="640" w:hanging="640"/>
        <w:divId w:val="1087536698"/>
        <w:rPr>
          <w:noProof/>
        </w:rPr>
      </w:pPr>
      <w:r w:rsidRPr="00BA0FBB">
        <w:rPr>
          <w:noProof/>
        </w:rPr>
        <w:t>[18]</w:t>
      </w:r>
      <w:r w:rsidRPr="00BA0FBB">
        <w:rPr>
          <w:noProof/>
        </w:rPr>
        <w:tab/>
        <w:t xml:space="preserve">A. Cord and G. Nicolas, “Detecting Unfocused Raindrops In-Vehicle Multipurpose Cameras,” </w:t>
      </w:r>
      <w:r w:rsidRPr="00BA0FBB">
        <w:rPr>
          <w:i/>
          <w:iCs/>
          <w:noProof/>
        </w:rPr>
        <w:t>IEEE Robot. Autom. Mag.</w:t>
      </w:r>
      <w:r w:rsidRPr="00BA0FBB">
        <w:rPr>
          <w:noProof/>
        </w:rPr>
        <w:t xml:space="preserve">, vol. 21, no. 1, pp. 49–56, 2014. </w:t>
      </w:r>
    </w:p>
    <w:p w:rsidR="00624066" w:rsidRPr="00E05D93" w:rsidRDefault="00037F5D" w:rsidP="00624066">
      <w:r>
        <w:fldChar w:fldCharType="end"/>
      </w:r>
    </w:p>
    <w:sectPr w:rsidR="00624066" w:rsidRPr="00E05D93" w:rsidSect="001D5611">
      <w:headerReference w:type="default" r:id="rId40"/>
      <w:footerReference w:type="default" r:id="rId41"/>
      <w:footerReference w:type="first" r:id="rId42"/>
      <w:pgSz w:w="11906" w:h="16838" w:code="9"/>
      <w:pgMar w:top="1560"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7DD0" w:rsidRDefault="00157DD0" w:rsidP="00357439">
      <w:r>
        <w:separator/>
      </w:r>
    </w:p>
  </w:endnote>
  <w:endnote w:type="continuationSeparator" w:id="0">
    <w:p w:rsidR="00157DD0" w:rsidRDefault="00157DD0" w:rsidP="0035743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3495" w:rsidRDefault="00037F5D" w:rsidP="0094134C">
    <w:pPr>
      <w:pStyle w:val="llb"/>
      <w:pBdr>
        <w:top w:val="single" w:sz="4" w:space="1" w:color="auto"/>
      </w:pBdr>
      <w:jc w:val="center"/>
    </w:pPr>
    <w:fldSimple w:instr="PAGE   \* MERGEFORMAT">
      <w:r w:rsidR="007C463A">
        <w:rPr>
          <w:noProof/>
        </w:rPr>
        <w:t>17</w:t>
      </w:r>
    </w:fldSimple>
    <w:r w:rsidR="000D3495">
      <w:t>. oldal</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3495" w:rsidRDefault="000D3495" w:rsidP="001251E3">
    <w:pPr>
      <w:ind w:firstLine="0"/>
      <w:jc w:val="center"/>
      <w:rPr>
        <w:b/>
        <w:sz w:val="32"/>
      </w:rPr>
    </w:pPr>
    <w:r>
      <w:rPr>
        <w:b/>
        <w:sz w:val="32"/>
      </w:rPr>
      <w:t>Budapest, 2014.</w:t>
    </w:r>
  </w:p>
  <w:p w:rsidR="000D3495" w:rsidRDefault="000D3495">
    <w:pPr>
      <w:jc w:val="center"/>
      <w:rPr>
        <w:b/>
        <w:sz w:val="32"/>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7DD0" w:rsidRDefault="00157DD0" w:rsidP="00357439">
      <w:r>
        <w:separator/>
      </w:r>
    </w:p>
  </w:footnote>
  <w:footnote w:type="continuationSeparator" w:id="0">
    <w:p w:rsidR="00157DD0" w:rsidRDefault="00157DD0" w:rsidP="0035743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3495" w:rsidRPr="00E05D93" w:rsidRDefault="000D3495"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val="en-US"/>
      </w:rPr>
      <w:drawing>
        <wp:anchor distT="0" distB="0" distL="114300" distR="114300" simplePos="0" relativeHeight="251661824" behindDoc="1" locked="0" layoutInCell="1" allowOverlap="1">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rsidR="000D3495" w:rsidRPr="00E05D93" w:rsidRDefault="000D3495"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2">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4">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9"/>
  <w:hyphenationZone w:val="425"/>
  <w:characterSpacingControl w:val="doNotCompress"/>
  <w:hdrShapeDefaults>
    <o:shapedefaults v:ext="edit" spidmax="26626"/>
  </w:hdrShapeDefaults>
  <w:footnotePr>
    <w:footnote w:id="-1"/>
    <w:footnote w:id="0"/>
  </w:footnotePr>
  <w:endnotePr>
    <w:endnote w:id="-1"/>
    <w:endnote w:id="0"/>
  </w:endnotePr>
  <w:compat/>
  <w:rsids>
    <w:rsidRoot w:val="00F2142D"/>
    <w:rsid w:val="00006C84"/>
    <w:rsid w:val="00010593"/>
    <w:rsid w:val="00011766"/>
    <w:rsid w:val="00014A30"/>
    <w:rsid w:val="00014F6A"/>
    <w:rsid w:val="00020B20"/>
    <w:rsid w:val="000212B5"/>
    <w:rsid w:val="00023E76"/>
    <w:rsid w:val="00023EE7"/>
    <w:rsid w:val="00026869"/>
    <w:rsid w:val="00030349"/>
    <w:rsid w:val="000330F4"/>
    <w:rsid w:val="00033786"/>
    <w:rsid w:val="00037804"/>
    <w:rsid w:val="00037F5D"/>
    <w:rsid w:val="00037F97"/>
    <w:rsid w:val="00040315"/>
    <w:rsid w:val="00042002"/>
    <w:rsid w:val="0004212D"/>
    <w:rsid w:val="00045173"/>
    <w:rsid w:val="00052B16"/>
    <w:rsid w:val="00055D67"/>
    <w:rsid w:val="0006213F"/>
    <w:rsid w:val="00062C7B"/>
    <w:rsid w:val="00065012"/>
    <w:rsid w:val="00065C3D"/>
    <w:rsid w:val="00065F6F"/>
    <w:rsid w:val="00067028"/>
    <w:rsid w:val="0007154E"/>
    <w:rsid w:val="00071B2A"/>
    <w:rsid w:val="00077411"/>
    <w:rsid w:val="00077436"/>
    <w:rsid w:val="00077595"/>
    <w:rsid w:val="00081893"/>
    <w:rsid w:val="0008420E"/>
    <w:rsid w:val="00085538"/>
    <w:rsid w:val="00085CDB"/>
    <w:rsid w:val="0008634C"/>
    <w:rsid w:val="000873BB"/>
    <w:rsid w:val="00090671"/>
    <w:rsid w:val="00090D74"/>
    <w:rsid w:val="00090F91"/>
    <w:rsid w:val="00092379"/>
    <w:rsid w:val="00093A10"/>
    <w:rsid w:val="000A1288"/>
    <w:rsid w:val="000A2420"/>
    <w:rsid w:val="000A4B78"/>
    <w:rsid w:val="000A5B86"/>
    <w:rsid w:val="000A6F91"/>
    <w:rsid w:val="000B2116"/>
    <w:rsid w:val="000B3313"/>
    <w:rsid w:val="000B45B3"/>
    <w:rsid w:val="000B467E"/>
    <w:rsid w:val="000C1732"/>
    <w:rsid w:val="000C22DB"/>
    <w:rsid w:val="000C41CB"/>
    <w:rsid w:val="000C5801"/>
    <w:rsid w:val="000C6383"/>
    <w:rsid w:val="000C6BA2"/>
    <w:rsid w:val="000C774B"/>
    <w:rsid w:val="000D3495"/>
    <w:rsid w:val="000D3646"/>
    <w:rsid w:val="000D7DEA"/>
    <w:rsid w:val="000E15EB"/>
    <w:rsid w:val="000E1EC5"/>
    <w:rsid w:val="000E24C3"/>
    <w:rsid w:val="000E2A96"/>
    <w:rsid w:val="000E2F81"/>
    <w:rsid w:val="000E4F2C"/>
    <w:rsid w:val="000E62A5"/>
    <w:rsid w:val="000F0DA8"/>
    <w:rsid w:val="000F129A"/>
    <w:rsid w:val="000F2933"/>
    <w:rsid w:val="000F568D"/>
    <w:rsid w:val="000F7444"/>
    <w:rsid w:val="001005F9"/>
    <w:rsid w:val="001013E0"/>
    <w:rsid w:val="00105BB3"/>
    <w:rsid w:val="00105C8B"/>
    <w:rsid w:val="00105FED"/>
    <w:rsid w:val="00106611"/>
    <w:rsid w:val="00106E29"/>
    <w:rsid w:val="00111928"/>
    <w:rsid w:val="001251E3"/>
    <w:rsid w:val="001266B5"/>
    <w:rsid w:val="0012676E"/>
    <w:rsid w:val="00130134"/>
    <w:rsid w:val="00131072"/>
    <w:rsid w:val="00131399"/>
    <w:rsid w:val="00132B63"/>
    <w:rsid w:val="00137755"/>
    <w:rsid w:val="00141CDF"/>
    <w:rsid w:val="00153AAA"/>
    <w:rsid w:val="00153D4E"/>
    <w:rsid w:val="001550CC"/>
    <w:rsid w:val="0015528B"/>
    <w:rsid w:val="00156207"/>
    <w:rsid w:val="00157693"/>
    <w:rsid w:val="00157DD0"/>
    <w:rsid w:val="001606DF"/>
    <w:rsid w:val="001619D5"/>
    <w:rsid w:val="0017386B"/>
    <w:rsid w:val="001751F9"/>
    <w:rsid w:val="0017564B"/>
    <w:rsid w:val="001772C6"/>
    <w:rsid w:val="00180381"/>
    <w:rsid w:val="001830AC"/>
    <w:rsid w:val="001857FE"/>
    <w:rsid w:val="00185ED5"/>
    <w:rsid w:val="00190B31"/>
    <w:rsid w:val="00193B13"/>
    <w:rsid w:val="001954FE"/>
    <w:rsid w:val="00195D50"/>
    <w:rsid w:val="00196B04"/>
    <w:rsid w:val="00196CEA"/>
    <w:rsid w:val="00197AC5"/>
    <w:rsid w:val="001A242C"/>
    <w:rsid w:val="001A5CCE"/>
    <w:rsid w:val="001B0113"/>
    <w:rsid w:val="001B222B"/>
    <w:rsid w:val="001B25C5"/>
    <w:rsid w:val="001B2AB3"/>
    <w:rsid w:val="001B648D"/>
    <w:rsid w:val="001B6609"/>
    <w:rsid w:val="001C0BBF"/>
    <w:rsid w:val="001C145D"/>
    <w:rsid w:val="001D091F"/>
    <w:rsid w:val="001D09BD"/>
    <w:rsid w:val="001D5611"/>
    <w:rsid w:val="001D6501"/>
    <w:rsid w:val="001E0FDA"/>
    <w:rsid w:val="001E3E22"/>
    <w:rsid w:val="001E66D9"/>
    <w:rsid w:val="001E6EEA"/>
    <w:rsid w:val="001E76B8"/>
    <w:rsid w:val="001F04CA"/>
    <w:rsid w:val="001F10A6"/>
    <w:rsid w:val="001F51F8"/>
    <w:rsid w:val="001F530B"/>
    <w:rsid w:val="001F538A"/>
    <w:rsid w:val="001F53EE"/>
    <w:rsid w:val="001F7AE3"/>
    <w:rsid w:val="0020480D"/>
    <w:rsid w:val="002106D1"/>
    <w:rsid w:val="00212F4B"/>
    <w:rsid w:val="00214717"/>
    <w:rsid w:val="00217027"/>
    <w:rsid w:val="002173CE"/>
    <w:rsid w:val="00222445"/>
    <w:rsid w:val="00224B84"/>
    <w:rsid w:val="002277B0"/>
    <w:rsid w:val="00231DB0"/>
    <w:rsid w:val="00232632"/>
    <w:rsid w:val="002348D6"/>
    <w:rsid w:val="00235456"/>
    <w:rsid w:val="00237BAF"/>
    <w:rsid w:val="0024118B"/>
    <w:rsid w:val="00241BDE"/>
    <w:rsid w:val="00244082"/>
    <w:rsid w:val="002442D6"/>
    <w:rsid w:val="002520AA"/>
    <w:rsid w:val="002564C4"/>
    <w:rsid w:val="002604BE"/>
    <w:rsid w:val="00264D00"/>
    <w:rsid w:val="00265CC1"/>
    <w:rsid w:val="00266DF6"/>
    <w:rsid w:val="0027061F"/>
    <w:rsid w:val="00272926"/>
    <w:rsid w:val="0027351B"/>
    <w:rsid w:val="00273609"/>
    <w:rsid w:val="0027467E"/>
    <w:rsid w:val="002752FB"/>
    <w:rsid w:val="00275F43"/>
    <w:rsid w:val="00276798"/>
    <w:rsid w:val="00276F54"/>
    <w:rsid w:val="00281784"/>
    <w:rsid w:val="002819FE"/>
    <w:rsid w:val="00281CE7"/>
    <w:rsid w:val="00284644"/>
    <w:rsid w:val="002862D9"/>
    <w:rsid w:val="002865EF"/>
    <w:rsid w:val="00291303"/>
    <w:rsid w:val="00292F27"/>
    <w:rsid w:val="00293CCA"/>
    <w:rsid w:val="00294B5A"/>
    <w:rsid w:val="00296D8F"/>
    <w:rsid w:val="002A38D5"/>
    <w:rsid w:val="002B1B02"/>
    <w:rsid w:val="002B1B08"/>
    <w:rsid w:val="002B2CD3"/>
    <w:rsid w:val="002B336C"/>
    <w:rsid w:val="002B5AB7"/>
    <w:rsid w:val="002B6AB3"/>
    <w:rsid w:val="002C334E"/>
    <w:rsid w:val="002C34D2"/>
    <w:rsid w:val="002C5003"/>
    <w:rsid w:val="002E252C"/>
    <w:rsid w:val="002E486B"/>
    <w:rsid w:val="002E4946"/>
    <w:rsid w:val="002E60B4"/>
    <w:rsid w:val="002E7E66"/>
    <w:rsid w:val="002F0057"/>
    <w:rsid w:val="00302D7E"/>
    <w:rsid w:val="00306C60"/>
    <w:rsid w:val="003105B8"/>
    <w:rsid w:val="0031574D"/>
    <w:rsid w:val="00321B05"/>
    <w:rsid w:val="00322155"/>
    <w:rsid w:val="003230E0"/>
    <w:rsid w:val="003258AA"/>
    <w:rsid w:val="00327D19"/>
    <w:rsid w:val="00330B66"/>
    <w:rsid w:val="003313D9"/>
    <w:rsid w:val="00331C2C"/>
    <w:rsid w:val="00331D51"/>
    <w:rsid w:val="00333DEC"/>
    <w:rsid w:val="00334DE1"/>
    <w:rsid w:val="00337E77"/>
    <w:rsid w:val="003419F2"/>
    <w:rsid w:val="00342903"/>
    <w:rsid w:val="00345488"/>
    <w:rsid w:val="00345ED8"/>
    <w:rsid w:val="00350533"/>
    <w:rsid w:val="00351127"/>
    <w:rsid w:val="0035162A"/>
    <w:rsid w:val="00351AE7"/>
    <w:rsid w:val="003531BC"/>
    <w:rsid w:val="003534ED"/>
    <w:rsid w:val="003562EE"/>
    <w:rsid w:val="00357439"/>
    <w:rsid w:val="00357DA1"/>
    <w:rsid w:val="00360EE4"/>
    <w:rsid w:val="00366185"/>
    <w:rsid w:val="00370835"/>
    <w:rsid w:val="00370B2F"/>
    <w:rsid w:val="003722D0"/>
    <w:rsid w:val="003801DF"/>
    <w:rsid w:val="003844BA"/>
    <w:rsid w:val="003846E9"/>
    <w:rsid w:val="003866F1"/>
    <w:rsid w:val="00386E87"/>
    <w:rsid w:val="0039236A"/>
    <w:rsid w:val="0039267E"/>
    <w:rsid w:val="00392F90"/>
    <w:rsid w:val="00393C21"/>
    <w:rsid w:val="003954A2"/>
    <w:rsid w:val="003A345C"/>
    <w:rsid w:val="003A48EF"/>
    <w:rsid w:val="003A74F1"/>
    <w:rsid w:val="003B2587"/>
    <w:rsid w:val="003B342E"/>
    <w:rsid w:val="003B4869"/>
    <w:rsid w:val="003B59CB"/>
    <w:rsid w:val="003B68FD"/>
    <w:rsid w:val="003B7556"/>
    <w:rsid w:val="003B7ECE"/>
    <w:rsid w:val="003C1DF3"/>
    <w:rsid w:val="003C2925"/>
    <w:rsid w:val="003C55BD"/>
    <w:rsid w:val="003C5D09"/>
    <w:rsid w:val="003D0F7C"/>
    <w:rsid w:val="003D2FF5"/>
    <w:rsid w:val="003E0A28"/>
    <w:rsid w:val="003E0DAD"/>
    <w:rsid w:val="003E124A"/>
    <w:rsid w:val="003E244F"/>
    <w:rsid w:val="003E2C84"/>
    <w:rsid w:val="003E324D"/>
    <w:rsid w:val="003E3C4B"/>
    <w:rsid w:val="003E552C"/>
    <w:rsid w:val="003E6B3F"/>
    <w:rsid w:val="003F0E9B"/>
    <w:rsid w:val="003F393B"/>
    <w:rsid w:val="003F7E8E"/>
    <w:rsid w:val="0040278B"/>
    <w:rsid w:val="00402D4A"/>
    <w:rsid w:val="00405990"/>
    <w:rsid w:val="00416EA2"/>
    <w:rsid w:val="004223FA"/>
    <w:rsid w:val="0042460F"/>
    <w:rsid w:val="004340C3"/>
    <w:rsid w:val="00435783"/>
    <w:rsid w:val="0043630F"/>
    <w:rsid w:val="00443180"/>
    <w:rsid w:val="00443E13"/>
    <w:rsid w:val="00446070"/>
    <w:rsid w:val="00447689"/>
    <w:rsid w:val="00447D85"/>
    <w:rsid w:val="00455F44"/>
    <w:rsid w:val="0046020F"/>
    <w:rsid w:val="00462206"/>
    <w:rsid w:val="00462657"/>
    <w:rsid w:val="00462EFD"/>
    <w:rsid w:val="00462F78"/>
    <w:rsid w:val="00463156"/>
    <w:rsid w:val="00464E00"/>
    <w:rsid w:val="00466050"/>
    <w:rsid w:val="004676C1"/>
    <w:rsid w:val="00474A97"/>
    <w:rsid w:val="00474C9B"/>
    <w:rsid w:val="00480705"/>
    <w:rsid w:val="004829EF"/>
    <w:rsid w:val="004842F3"/>
    <w:rsid w:val="004843A7"/>
    <w:rsid w:val="0048716A"/>
    <w:rsid w:val="004876D4"/>
    <w:rsid w:val="004920D1"/>
    <w:rsid w:val="0049358E"/>
    <w:rsid w:val="0049423C"/>
    <w:rsid w:val="004947CB"/>
    <w:rsid w:val="00495F1C"/>
    <w:rsid w:val="004A0FF6"/>
    <w:rsid w:val="004A2330"/>
    <w:rsid w:val="004A524A"/>
    <w:rsid w:val="004A5D2D"/>
    <w:rsid w:val="004A697E"/>
    <w:rsid w:val="004A779C"/>
    <w:rsid w:val="004B10C0"/>
    <w:rsid w:val="004B1327"/>
    <w:rsid w:val="004B16B5"/>
    <w:rsid w:val="004B2998"/>
    <w:rsid w:val="004B3C9B"/>
    <w:rsid w:val="004B3D67"/>
    <w:rsid w:val="004B592A"/>
    <w:rsid w:val="004B7C64"/>
    <w:rsid w:val="004C1527"/>
    <w:rsid w:val="004C548A"/>
    <w:rsid w:val="004C632D"/>
    <w:rsid w:val="004D1D9E"/>
    <w:rsid w:val="004D5293"/>
    <w:rsid w:val="004E2A84"/>
    <w:rsid w:val="004E31E9"/>
    <w:rsid w:val="004E496D"/>
    <w:rsid w:val="004E4AA6"/>
    <w:rsid w:val="004E4F01"/>
    <w:rsid w:val="004F0315"/>
    <w:rsid w:val="004F20F4"/>
    <w:rsid w:val="004F4254"/>
    <w:rsid w:val="004F7627"/>
    <w:rsid w:val="005009F5"/>
    <w:rsid w:val="00502F14"/>
    <w:rsid w:val="00503141"/>
    <w:rsid w:val="005050B3"/>
    <w:rsid w:val="00507923"/>
    <w:rsid w:val="00507935"/>
    <w:rsid w:val="00507AB5"/>
    <w:rsid w:val="00514072"/>
    <w:rsid w:val="0051473A"/>
    <w:rsid w:val="00514A76"/>
    <w:rsid w:val="005200A2"/>
    <w:rsid w:val="00522843"/>
    <w:rsid w:val="00523B3F"/>
    <w:rsid w:val="00525BA3"/>
    <w:rsid w:val="0052660A"/>
    <w:rsid w:val="00530311"/>
    <w:rsid w:val="00534F8E"/>
    <w:rsid w:val="00541AE6"/>
    <w:rsid w:val="00543C4C"/>
    <w:rsid w:val="00550527"/>
    <w:rsid w:val="005511DB"/>
    <w:rsid w:val="0055483D"/>
    <w:rsid w:val="00554C05"/>
    <w:rsid w:val="00556EED"/>
    <w:rsid w:val="00561202"/>
    <w:rsid w:val="00564516"/>
    <w:rsid w:val="00570A50"/>
    <w:rsid w:val="0057384B"/>
    <w:rsid w:val="00573E2F"/>
    <w:rsid w:val="00573F40"/>
    <w:rsid w:val="00574436"/>
    <w:rsid w:val="00575111"/>
    <w:rsid w:val="00576C41"/>
    <w:rsid w:val="00576DE6"/>
    <w:rsid w:val="00577C6D"/>
    <w:rsid w:val="00581B2E"/>
    <w:rsid w:val="005912D4"/>
    <w:rsid w:val="005921E1"/>
    <w:rsid w:val="0059608B"/>
    <w:rsid w:val="0059786A"/>
    <w:rsid w:val="005A22CB"/>
    <w:rsid w:val="005A585F"/>
    <w:rsid w:val="005A6233"/>
    <w:rsid w:val="005A62A0"/>
    <w:rsid w:val="005B27D5"/>
    <w:rsid w:val="005B7E43"/>
    <w:rsid w:val="005C2DAD"/>
    <w:rsid w:val="005C2F1B"/>
    <w:rsid w:val="005C3DD5"/>
    <w:rsid w:val="005C3E20"/>
    <w:rsid w:val="005C5D7D"/>
    <w:rsid w:val="005C7147"/>
    <w:rsid w:val="005D1B43"/>
    <w:rsid w:val="005D1E60"/>
    <w:rsid w:val="005D2466"/>
    <w:rsid w:val="005D4355"/>
    <w:rsid w:val="005D4F36"/>
    <w:rsid w:val="005D510F"/>
    <w:rsid w:val="005E00E8"/>
    <w:rsid w:val="005E03A8"/>
    <w:rsid w:val="005E184A"/>
    <w:rsid w:val="005E1E5C"/>
    <w:rsid w:val="005E2835"/>
    <w:rsid w:val="005E53EC"/>
    <w:rsid w:val="005E677D"/>
    <w:rsid w:val="005E7A55"/>
    <w:rsid w:val="005F0283"/>
    <w:rsid w:val="005F045A"/>
    <w:rsid w:val="005F25E6"/>
    <w:rsid w:val="005F4A6D"/>
    <w:rsid w:val="005F5A8B"/>
    <w:rsid w:val="005F672C"/>
    <w:rsid w:val="005F7091"/>
    <w:rsid w:val="0060219D"/>
    <w:rsid w:val="006055D4"/>
    <w:rsid w:val="006073A8"/>
    <w:rsid w:val="00611C22"/>
    <w:rsid w:val="00612B8D"/>
    <w:rsid w:val="00614470"/>
    <w:rsid w:val="00614C53"/>
    <w:rsid w:val="006204C2"/>
    <w:rsid w:val="0062084D"/>
    <w:rsid w:val="006208D0"/>
    <w:rsid w:val="00624066"/>
    <w:rsid w:val="00625050"/>
    <w:rsid w:val="0062660C"/>
    <w:rsid w:val="00626813"/>
    <w:rsid w:val="00627BFC"/>
    <w:rsid w:val="006321D7"/>
    <w:rsid w:val="006339A6"/>
    <w:rsid w:val="00635EC2"/>
    <w:rsid w:val="0064093B"/>
    <w:rsid w:val="00640EE0"/>
    <w:rsid w:val="0064568D"/>
    <w:rsid w:val="00645F5C"/>
    <w:rsid w:val="0065029F"/>
    <w:rsid w:val="00654231"/>
    <w:rsid w:val="00654AC3"/>
    <w:rsid w:val="006552A1"/>
    <w:rsid w:val="00655FE4"/>
    <w:rsid w:val="00657B0F"/>
    <w:rsid w:val="00657DD5"/>
    <w:rsid w:val="00661108"/>
    <w:rsid w:val="00662B86"/>
    <w:rsid w:val="00665E98"/>
    <w:rsid w:val="00670144"/>
    <w:rsid w:val="0067504D"/>
    <w:rsid w:val="00676375"/>
    <w:rsid w:val="00677C0E"/>
    <w:rsid w:val="006801EF"/>
    <w:rsid w:val="00683752"/>
    <w:rsid w:val="0068454D"/>
    <w:rsid w:val="006855B1"/>
    <w:rsid w:val="00686A34"/>
    <w:rsid w:val="00686B6E"/>
    <w:rsid w:val="00690969"/>
    <w:rsid w:val="006921C8"/>
    <w:rsid w:val="00695185"/>
    <w:rsid w:val="006965E9"/>
    <w:rsid w:val="006968AA"/>
    <w:rsid w:val="00696A73"/>
    <w:rsid w:val="0069758B"/>
    <w:rsid w:val="006A0DE4"/>
    <w:rsid w:val="006A28E3"/>
    <w:rsid w:val="006A4AD1"/>
    <w:rsid w:val="006A5A61"/>
    <w:rsid w:val="006A667A"/>
    <w:rsid w:val="006A6AD9"/>
    <w:rsid w:val="006B30E1"/>
    <w:rsid w:val="006B32A2"/>
    <w:rsid w:val="006B39E2"/>
    <w:rsid w:val="006B3F6E"/>
    <w:rsid w:val="006B6C31"/>
    <w:rsid w:val="006B6D4A"/>
    <w:rsid w:val="006B72A5"/>
    <w:rsid w:val="006B77D1"/>
    <w:rsid w:val="006C2629"/>
    <w:rsid w:val="006C5CD2"/>
    <w:rsid w:val="006C6337"/>
    <w:rsid w:val="006C635E"/>
    <w:rsid w:val="006D0DEF"/>
    <w:rsid w:val="006D22D6"/>
    <w:rsid w:val="006D2E92"/>
    <w:rsid w:val="006D2E95"/>
    <w:rsid w:val="006D4C2D"/>
    <w:rsid w:val="006D617C"/>
    <w:rsid w:val="006E037D"/>
    <w:rsid w:val="006E116B"/>
    <w:rsid w:val="006E4C0D"/>
    <w:rsid w:val="006E5E10"/>
    <w:rsid w:val="006F09AC"/>
    <w:rsid w:val="006F2538"/>
    <w:rsid w:val="006F4066"/>
    <w:rsid w:val="006F6FA4"/>
    <w:rsid w:val="006F6FC8"/>
    <w:rsid w:val="006F6FF8"/>
    <w:rsid w:val="006F7866"/>
    <w:rsid w:val="006F7B0B"/>
    <w:rsid w:val="007035C5"/>
    <w:rsid w:val="007103FA"/>
    <w:rsid w:val="00710AC2"/>
    <w:rsid w:val="007115F8"/>
    <w:rsid w:val="00712842"/>
    <w:rsid w:val="0071521D"/>
    <w:rsid w:val="007174F9"/>
    <w:rsid w:val="00720EC8"/>
    <w:rsid w:val="00723E08"/>
    <w:rsid w:val="00723F70"/>
    <w:rsid w:val="0072452C"/>
    <w:rsid w:val="00731005"/>
    <w:rsid w:val="0073438E"/>
    <w:rsid w:val="007344DE"/>
    <w:rsid w:val="00735D96"/>
    <w:rsid w:val="00735F27"/>
    <w:rsid w:val="00736BD1"/>
    <w:rsid w:val="00741916"/>
    <w:rsid w:val="007449AE"/>
    <w:rsid w:val="00745621"/>
    <w:rsid w:val="00750117"/>
    <w:rsid w:val="007651A8"/>
    <w:rsid w:val="007666F2"/>
    <w:rsid w:val="00770146"/>
    <w:rsid w:val="00771A3B"/>
    <w:rsid w:val="007754EF"/>
    <w:rsid w:val="00782973"/>
    <w:rsid w:val="00783418"/>
    <w:rsid w:val="00783CA5"/>
    <w:rsid w:val="00784EE6"/>
    <w:rsid w:val="007856F8"/>
    <w:rsid w:val="0079072D"/>
    <w:rsid w:val="00791570"/>
    <w:rsid w:val="00791B26"/>
    <w:rsid w:val="00791EF1"/>
    <w:rsid w:val="0079248A"/>
    <w:rsid w:val="0079543E"/>
    <w:rsid w:val="007A2831"/>
    <w:rsid w:val="007A4219"/>
    <w:rsid w:val="007A51C3"/>
    <w:rsid w:val="007A59D4"/>
    <w:rsid w:val="007A7BD2"/>
    <w:rsid w:val="007A7E1F"/>
    <w:rsid w:val="007B0C57"/>
    <w:rsid w:val="007B5F5E"/>
    <w:rsid w:val="007B698D"/>
    <w:rsid w:val="007B7C25"/>
    <w:rsid w:val="007C09F3"/>
    <w:rsid w:val="007C2B5A"/>
    <w:rsid w:val="007C3785"/>
    <w:rsid w:val="007C463A"/>
    <w:rsid w:val="007C4B85"/>
    <w:rsid w:val="007C5FF1"/>
    <w:rsid w:val="007D0040"/>
    <w:rsid w:val="007D235B"/>
    <w:rsid w:val="007D52C9"/>
    <w:rsid w:val="007D6A35"/>
    <w:rsid w:val="007D6E2E"/>
    <w:rsid w:val="007D7141"/>
    <w:rsid w:val="007E0684"/>
    <w:rsid w:val="007E0CAB"/>
    <w:rsid w:val="007E14DE"/>
    <w:rsid w:val="007E4851"/>
    <w:rsid w:val="007E629C"/>
    <w:rsid w:val="007F06F8"/>
    <w:rsid w:val="007F08C9"/>
    <w:rsid w:val="007F106F"/>
    <w:rsid w:val="007F4ED8"/>
    <w:rsid w:val="007F5DE0"/>
    <w:rsid w:val="007F7774"/>
    <w:rsid w:val="007F7B72"/>
    <w:rsid w:val="0080006C"/>
    <w:rsid w:val="008016FB"/>
    <w:rsid w:val="008030D3"/>
    <w:rsid w:val="008043B6"/>
    <w:rsid w:val="00805E3D"/>
    <w:rsid w:val="0080633D"/>
    <w:rsid w:val="00806B09"/>
    <w:rsid w:val="00817696"/>
    <w:rsid w:val="00817BF5"/>
    <w:rsid w:val="0082041D"/>
    <w:rsid w:val="008210CE"/>
    <w:rsid w:val="00821FB2"/>
    <w:rsid w:val="00824C30"/>
    <w:rsid w:val="00830917"/>
    <w:rsid w:val="00831384"/>
    <w:rsid w:val="00831614"/>
    <w:rsid w:val="00832556"/>
    <w:rsid w:val="00832B4D"/>
    <w:rsid w:val="00832D34"/>
    <w:rsid w:val="00837C7A"/>
    <w:rsid w:val="00837D15"/>
    <w:rsid w:val="00841985"/>
    <w:rsid w:val="00843C2A"/>
    <w:rsid w:val="00843E92"/>
    <w:rsid w:val="00847C12"/>
    <w:rsid w:val="0085210E"/>
    <w:rsid w:val="0085454C"/>
    <w:rsid w:val="00855D84"/>
    <w:rsid w:val="00857359"/>
    <w:rsid w:val="008600F7"/>
    <w:rsid w:val="0086085D"/>
    <w:rsid w:val="0086552E"/>
    <w:rsid w:val="00866278"/>
    <w:rsid w:val="00872245"/>
    <w:rsid w:val="0087795C"/>
    <w:rsid w:val="00877EC6"/>
    <w:rsid w:val="00882976"/>
    <w:rsid w:val="00883169"/>
    <w:rsid w:val="008851C1"/>
    <w:rsid w:val="00886212"/>
    <w:rsid w:val="00887621"/>
    <w:rsid w:val="00887B42"/>
    <w:rsid w:val="00890407"/>
    <w:rsid w:val="00891DD3"/>
    <w:rsid w:val="00892503"/>
    <w:rsid w:val="0089433F"/>
    <w:rsid w:val="00895D0B"/>
    <w:rsid w:val="00895D4C"/>
    <w:rsid w:val="008965FB"/>
    <w:rsid w:val="008A0F68"/>
    <w:rsid w:val="008A27A7"/>
    <w:rsid w:val="008A2F7D"/>
    <w:rsid w:val="008A7306"/>
    <w:rsid w:val="008A7E97"/>
    <w:rsid w:val="008B1E0D"/>
    <w:rsid w:val="008B2179"/>
    <w:rsid w:val="008B313D"/>
    <w:rsid w:val="008B5452"/>
    <w:rsid w:val="008C0AD5"/>
    <w:rsid w:val="008C4E0E"/>
    <w:rsid w:val="008C5E60"/>
    <w:rsid w:val="008D351B"/>
    <w:rsid w:val="008D6290"/>
    <w:rsid w:val="008E516C"/>
    <w:rsid w:val="008E534B"/>
    <w:rsid w:val="008E56E3"/>
    <w:rsid w:val="008F2439"/>
    <w:rsid w:val="008F2502"/>
    <w:rsid w:val="008F2B89"/>
    <w:rsid w:val="008F366A"/>
    <w:rsid w:val="008F381F"/>
    <w:rsid w:val="008F3CE7"/>
    <w:rsid w:val="008F42E9"/>
    <w:rsid w:val="008F64E4"/>
    <w:rsid w:val="00900AB6"/>
    <w:rsid w:val="009049AC"/>
    <w:rsid w:val="009076CB"/>
    <w:rsid w:val="00910CA6"/>
    <w:rsid w:val="00915D23"/>
    <w:rsid w:val="00916239"/>
    <w:rsid w:val="009236F6"/>
    <w:rsid w:val="00930B83"/>
    <w:rsid w:val="0093113B"/>
    <w:rsid w:val="00931CE0"/>
    <w:rsid w:val="0094134C"/>
    <w:rsid w:val="00941B82"/>
    <w:rsid w:val="00941CC6"/>
    <w:rsid w:val="00943E5E"/>
    <w:rsid w:val="00945916"/>
    <w:rsid w:val="00946C67"/>
    <w:rsid w:val="0094748D"/>
    <w:rsid w:val="009538BC"/>
    <w:rsid w:val="0095496B"/>
    <w:rsid w:val="00956500"/>
    <w:rsid w:val="00961789"/>
    <w:rsid w:val="00963391"/>
    <w:rsid w:val="0096380D"/>
    <w:rsid w:val="00964312"/>
    <w:rsid w:val="00965DB9"/>
    <w:rsid w:val="00970A50"/>
    <w:rsid w:val="00977390"/>
    <w:rsid w:val="00981ABA"/>
    <w:rsid w:val="00982283"/>
    <w:rsid w:val="00983D92"/>
    <w:rsid w:val="0098438F"/>
    <w:rsid w:val="00994342"/>
    <w:rsid w:val="00996269"/>
    <w:rsid w:val="009A1306"/>
    <w:rsid w:val="009A1F84"/>
    <w:rsid w:val="009A220F"/>
    <w:rsid w:val="009A56A4"/>
    <w:rsid w:val="009A58B4"/>
    <w:rsid w:val="009B099A"/>
    <w:rsid w:val="009B393E"/>
    <w:rsid w:val="009B4E7E"/>
    <w:rsid w:val="009B5415"/>
    <w:rsid w:val="009B5F29"/>
    <w:rsid w:val="009B7EE9"/>
    <w:rsid w:val="009D5C91"/>
    <w:rsid w:val="009D5CF2"/>
    <w:rsid w:val="009D68BE"/>
    <w:rsid w:val="009E0D7B"/>
    <w:rsid w:val="009E2056"/>
    <w:rsid w:val="009E5714"/>
    <w:rsid w:val="009E7A42"/>
    <w:rsid w:val="009F2A15"/>
    <w:rsid w:val="009F3801"/>
    <w:rsid w:val="009F3EE8"/>
    <w:rsid w:val="009F67D2"/>
    <w:rsid w:val="00A00DA9"/>
    <w:rsid w:val="00A04D8E"/>
    <w:rsid w:val="00A11D23"/>
    <w:rsid w:val="00A12A4A"/>
    <w:rsid w:val="00A12CE5"/>
    <w:rsid w:val="00A14A7A"/>
    <w:rsid w:val="00A1520A"/>
    <w:rsid w:val="00A16430"/>
    <w:rsid w:val="00A17015"/>
    <w:rsid w:val="00A17308"/>
    <w:rsid w:val="00A24866"/>
    <w:rsid w:val="00A33842"/>
    <w:rsid w:val="00A4165B"/>
    <w:rsid w:val="00A42D2C"/>
    <w:rsid w:val="00A42FCB"/>
    <w:rsid w:val="00A4655F"/>
    <w:rsid w:val="00A51623"/>
    <w:rsid w:val="00A51D90"/>
    <w:rsid w:val="00A53C48"/>
    <w:rsid w:val="00A6404D"/>
    <w:rsid w:val="00A66775"/>
    <w:rsid w:val="00A66826"/>
    <w:rsid w:val="00A67812"/>
    <w:rsid w:val="00A722F0"/>
    <w:rsid w:val="00A72331"/>
    <w:rsid w:val="00A77A37"/>
    <w:rsid w:val="00A77AE0"/>
    <w:rsid w:val="00A81905"/>
    <w:rsid w:val="00A830EC"/>
    <w:rsid w:val="00A87A3A"/>
    <w:rsid w:val="00A91B53"/>
    <w:rsid w:val="00A92659"/>
    <w:rsid w:val="00A92959"/>
    <w:rsid w:val="00A9425A"/>
    <w:rsid w:val="00A953E0"/>
    <w:rsid w:val="00A97362"/>
    <w:rsid w:val="00AA0EF9"/>
    <w:rsid w:val="00AA2EEE"/>
    <w:rsid w:val="00AA34F7"/>
    <w:rsid w:val="00AA3D03"/>
    <w:rsid w:val="00AA5240"/>
    <w:rsid w:val="00AA5313"/>
    <w:rsid w:val="00AA5BBA"/>
    <w:rsid w:val="00AA6EA2"/>
    <w:rsid w:val="00AB2DF4"/>
    <w:rsid w:val="00AB2F36"/>
    <w:rsid w:val="00AB3D08"/>
    <w:rsid w:val="00AB7FF4"/>
    <w:rsid w:val="00AC26C8"/>
    <w:rsid w:val="00AC47BB"/>
    <w:rsid w:val="00AD315B"/>
    <w:rsid w:val="00AD3564"/>
    <w:rsid w:val="00AD357A"/>
    <w:rsid w:val="00AE05CD"/>
    <w:rsid w:val="00AE346E"/>
    <w:rsid w:val="00AE37E5"/>
    <w:rsid w:val="00AE3B82"/>
    <w:rsid w:val="00AE5BE1"/>
    <w:rsid w:val="00AE5DAD"/>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06E8E"/>
    <w:rsid w:val="00B123D9"/>
    <w:rsid w:val="00B14A82"/>
    <w:rsid w:val="00B14E0F"/>
    <w:rsid w:val="00B15BC2"/>
    <w:rsid w:val="00B20D25"/>
    <w:rsid w:val="00B2171C"/>
    <w:rsid w:val="00B22903"/>
    <w:rsid w:val="00B2419F"/>
    <w:rsid w:val="00B25C70"/>
    <w:rsid w:val="00B262F3"/>
    <w:rsid w:val="00B352F2"/>
    <w:rsid w:val="00B428DE"/>
    <w:rsid w:val="00B46903"/>
    <w:rsid w:val="00B479B5"/>
    <w:rsid w:val="00B52529"/>
    <w:rsid w:val="00B534B5"/>
    <w:rsid w:val="00B546DA"/>
    <w:rsid w:val="00B57449"/>
    <w:rsid w:val="00B62B99"/>
    <w:rsid w:val="00B63C95"/>
    <w:rsid w:val="00B64BBE"/>
    <w:rsid w:val="00B7268F"/>
    <w:rsid w:val="00B73E9A"/>
    <w:rsid w:val="00B75BA3"/>
    <w:rsid w:val="00B75FE5"/>
    <w:rsid w:val="00B80305"/>
    <w:rsid w:val="00B87D9F"/>
    <w:rsid w:val="00B93758"/>
    <w:rsid w:val="00B9434B"/>
    <w:rsid w:val="00B94E89"/>
    <w:rsid w:val="00B95BDB"/>
    <w:rsid w:val="00B9656C"/>
    <w:rsid w:val="00B96BB7"/>
    <w:rsid w:val="00BA0FBB"/>
    <w:rsid w:val="00BA143A"/>
    <w:rsid w:val="00BB03F2"/>
    <w:rsid w:val="00BB4895"/>
    <w:rsid w:val="00BC37AF"/>
    <w:rsid w:val="00BC407E"/>
    <w:rsid w:val="00BC474A"/>
    <w:rsid w:val="00BC6A5A"/>
    <w:rsid w:val="00BC7D98"/>
    <w:rsid w:val="00BD024B"/>
    <w:rsid w:val="00BD2BDB"/>
    <w:rsid w:val="00BD41B9"/>
    <w:rsid w:val="00BE3EEA"/>
    <w:rsid w:val="00BE49D0"/>
    <w:rsid w:val="00BE4E23"/>
    <w:rsid w:val="00BE6FC0"/>
    <w:rsid w:val="00BF1AE8"/>
    <w:rsid w:val="00BF2D9D"/>
    <w:rsid w:val="00BF613E"/>
    <w:rsid w:val="00BF6183"/>
    <w:rsid w:val="00C00A5C"/>
    <w:rsid w:val="00C01F39"/>
    <w:rsid w:val="00C02F1D"/>
    <w:rsid w:val="00C03107"/>
    <w:rsid w:val="00C032EF"/>
    <w:rsid w:val="00C054B7"/>
    <w:rsid w:val="00C05D72"/>
    <w:rsid w:val="00C07F59"/>
    <w:rsid w:val="00C10AA4"/>
    <w:rsid w:val="00C14048"/>
    <w:rsid w:val="00C14225"/>
    <w:rsid w:val="00C14251"/>
    <w:rsid w:val="00C1425F"/>
    <w:rsid w:val="00C16AEF"/>
    <w:rsid w:val="00C2087E"/>
    <w:rsid w:val="00C210E1"/>
    <w:rsid w:val="00C21441"/>
    <w:rsid w:val="00C22556"/>
    <w:rsid w:val="00C23138"/>
    <w:rsid w:val="00C24115"/>
    <w:rsid w:val="00C26728"/>
    <w:rsid w:val="00C303A3"/>
    <w:rsid w:val="00C31E89"/>
    <w:rsid w:val="00C33482"/>
    <w:rsid w:val="00C46645"/>
    <w:rsid w:val="00C52C6A"/>
    <w:rsid w:val="00C543E5"/>
    <w:rsid w:val="00C56B60"/>
    <w:rsid w:val="00C57E5E"/>
    <w:rsid w:val="00C6261E"/>
    <w:rsid w:val="00C64991"/>
    <w:rsid w:val="00C65D87"/>
    <w:rsid w:val="00C65F33"/>
    <w:rsid w:val="00C70597"/>
    <w:rsid w:val="00C71DC5"/>
    <w:rsid w:val="00C75DFB"/>
    <w:rsid w:val="00C7794B"/>
    <w:rsid w:val="00C852DB"/>
    <w:rsid w:val="00C86572"/>
    <w:rsid w:val="00C9142B"/>
    <w:rsid w:val="00C92126"/>
    <w:rsid w:val="00C94DE8"/>
    <w:rsid w:val="00CA0C23"/>
    <w:rsid w:val="00CA2970"/>
    <w:rsid w:val="00CA73CB"/>
    <w:rsid w:val="00CB58BF"/>
    <w:rsid w:val="00CB5907"/>
    <w:rsid w:val="00CB5E3F"/>
    <w:rsid w:val="00CC1158"/>
    <w:rsid w:val="00CC16FF"/>
    <w:rsid w:val="00CC3B7F"/>
    <w:rsid w:val="00CC5817"/>
    <w:rsid w:val="00CC6021"/>
    <w:rsid w:val="00CC7038"/>
    <w:rsid w:val="00CD065C"/>
    <w:rsid w:val="00CD12A8"/>
    <w:rsid w:val="00CD19C7"/>
    <w:rsid w:val="00CD1AF0"/>
    <w:rsid w:val="00CD731C"/>
    <w:rsid w:val="00CE0753"/>
    <w:rsid w:val="00CE44E8"/>
    <w:rsid w:val="00CE57B0"/>
    <w:rsid w:val="00CE7B37"/>
    <w:rsid w:val="00CF0060"/>
    <w:rsid w:val="00CF1299"/>
    <w:rsid w:val="00CF1FA8"/>
    <w:rsid w:val="00CF4BE4"/>
    <w:rsid w:val="00CF561B"/>
    <w:rsid w:val="00CF5A1E"/>
    <w:rsid w:val="00CF75E7"/>
    <w:rsid w:val="00D0228C"/>
    <w:rsid w:val="00D02390"/>
    <w:rsid w:val="00D074F0"/>
    <w:rsid w:val="00D13216"/>
    <w:rsid w:val="00D152C4"/>
    <w:rsid w:val="00D15A61"/>
    <w:rsid w:val="00D17760"/>
    <w:rsid w:val="00D205D1"/>
    <w:rsid w:val="00D2128C"/>
    <w:rsid w:val="00D21739"/>
    <w:rsid w:val="00D30983"/>
    <w:rsid w:val="00D31915"/>
    <w:rsid w:val="00D31C90"/>
    <w:rsid w:val="00D34549"/>
    <w:rsid w:val="00D35D84"/>
    <w:rsid w:val="00D36323"/>
    <w:rsid w:val="00D37048"/>
    <w:rsid w:val="00D370AF"/>
    <w:rsid w:val="00D37A19"/>
    <w:rsid w:val="00D416EB"/>
    <w:rsid w:val="00D44320"/>
    <w:rsid w:val="00D50E80"/>
    <w:rsid w:val="00D51CEF"/>
    <w:rsid w:val="00D528DE"/>
    <w:rsid w:val="00D6221A"/>
    <w:rsid w:val="00D665D3"/>
    <w:rsid w:val="00D701D2"/>
    <w:rsid w:val="00D70F79"/>
    <w:rsid w:val="00D739CC"/>
    <w:rsid w:val="00D73F52"/>
    <w:rsid w:val="00D8250D"/>
    <w:rsid w:val="00D85B9C"/>
    <w:rsid w:val="00D92887"/>
    <w:rsid w:val="00D934B1"/>
    <w:rsid w:val="00D947C9"/>
    <w:rsid w:val="00D94A2C"/>
    <w:rsid w:val="00D950F9"/>
    <w:rsid w:val="00D97214"/>
    <w:rsid w:val="00D97DDF"/>
    <w:rsid w:val="00DA24E5"/>
    <w:rsid w:val="00DA786D"/>
    <w:rsid w:val="00DB05F9"/>
    <w:rsid w:val="00DB2C7D"/>
    <w:rsid w:val="00DC05F7"/>
    <w:rsid w:val="00DC0D8B"/>
    <w:rsid w:val="00DC301B"/>
    <w:rsid w:val="00DC3640"/>
    <w:rsid w:val="00DC3F6E"/>
    <w:rsid w:val="00DC53C9"/>
    <w:rsid w:val="00DD3AE9"/>
    <w:rsid w:val="00DD4BFA"/>
    <w:rsid w:val="00DD5FA1"/>
    <w:rsid w:val="00DE2B63"/>
    <w:rsid w:val="00DE3E5D"/>
    <w:rsid w:val="00DE47FD"/>
    <w:rsid w:val="00DF0358"/>
    <w:rsid w:val="00DF17EF"/>
    <w:rsid w:val="00DF1DCD"/>
    <w:rsid w:val="00DF39CA"/>
    <w:rsid w:val="00DF57A8"/>
    <w:rsid w:val="00DF6AEB"/>
    <w:rsid w:val="00DF6C97"/>
    <w:rsid w:val="00E00973"/>
    <w:rsid w:val="00E00DDA"/>
    <w:rsid w:val="00E01A29"/>
    <w:rsid w:val="00E03939"/>
    <w:rsid w:val="00E03E68"/>
    <w:rsid w:val="00E04728"/>
    <w:rsid w:val="00E05D93"/>
    <w:rsid w:val="00E11666"/>
    <w:rsid w:val="00E12A21"/>
    <w:rsid w:val="00E16926"/>
    <w:rsid w:val="00E2148E"/>
    <w:rsid w:val="00E21F69"/>
    <w:rsid w:val="00E22561"/>
    <w:rsid w:val="00E25B76"/>
    <w:rsid w:val="00E27329"/>
    <w:rsid w:val="00E32DEB"/>
    <w:rsid w:val="00E4483C"/>
    <w:rsid w:val="00E46062"/>
    <w:rsid w:val="00E50049"/>
    <w:rsid w:val="00E52A8B"/>
    <w:rsid w:val="00E5338A"/>
    <w:rsid w:val="00E56625"/>
    <w:rsid w:val="00E567BF"/>
    <w:rsid w:val="00E57DA4"/>
    <w:rsid w:val="00E57EF8"/>
    <w:rsid w:val="00E61512"/>
    <w:rsid w:val="00E64225"/>
    <w:rsid w:val="00E65E24"/>
    <w:rsid w:val="00E753CE"/>
    <w:rsid w:val="00E8138F"/>
    <w:rsid w:val="00E822AE"/>
    <w:rsid w:val="00E84306"/>
    <w:rsid w:val="00E86B5D"/>
    <w:rsid w:val="00E874A6"/>
    <w:rsid w:val="00E90FC5"/>
    <w:rsid w:val="00E92FB3"/>
    <w:rsid w:val="00E935BF"/>
    <w:rsid w:val="00E9475A"/>
    <w:rsid w:val="00E9503E"/>
    <w:rsid w:val="00EA04ED"/>
    <w:rsid w:val="00EA1BAD"/>
    <w:rsid w:val="00EA381E"/>
    <w:rsid w:val="00EA3D42"/>
    <w:rsid w:val="00EA435A"/>
    <w:rsid w:val="00EA7775"/>
    <w:rsid w:val="00EA79D1"/>
    <w:rsid w:val="00EB09C8"/>
    <w:rsid w:val="00EB3B3A"/>
    <w:rsid w:val="00EB4E80"/>
    <w:rsid w:val="00EC0108"/>
    <w:rsid w:val="00EC376B"/>
    <w:rsid w:val="00EC4481"/>
    <w:rsid w:val="00EC4FB1"/>
    <w:rsid w:val="00EC5A00"/>
    <w:rsid w:val="00EC7750"/>
    <w:rsid w:val="00ED03A8"/>
    <w:rsid w:val="00ED171B"/>
    <w:rsid w:val="00ED2999"/>
    <w:rsid w:val="00ED4739"/>
    <w:rsid w:val="00ED4C73"/>
    <w:rsid w:val="00EE02ED"/>
    <w:rsid w:val="00EE042F"/>
    <w:rsid w:val="00EE1363"/>
    <w:rsid w:val="00EE16AD"/>
    <w:rsid w:val="00EF0C05"/>
    <w:rsid w:val="00EF155A"/>
    <w:rsid w:val="00EF229D"/>
    <w:rsid w:val="00EF6963"/>
    <w:rsid w:val="00F00E90"/>
    <w:rsid w:val="00F00F5E"/>
    <w:rsid w:val="00F01512"/>
    <w:rsid w:val="00F017F3"/>
    <w:rsid w:val="00F02BB9"/>
    <w:rsid w:val="00F058BE"/>
    <w:rsid w:val="00F05F15"/>
    <w:rsid w:val="00F06A21"/>
    <w:rsid w:val="00F07A24"/>
    <w:rsid w:val="00F07F39"/>
    <w:rsid w:val="00F127D0"/>
    <w:rsid w:val="00F1454A"/>
    <w:rsid w:val="00F161B8"/>
    <w:rsid w:val="00F200F8"/>
    <w:rsid w:val="00F21244"/>
    <w:rsid w:val="00F2142D"/>
    <w:rsid w:val="00F21834"/>
    <w:rsid w:val="00F21B71"/>
    <w:rsid w:val="00F261F3"/>
    <w:rsid w:val="00F31497"/>
    <w:rsid w:val="00F3269B"/>
    <w:rsid w:val="00F32EB8"/>
    <w:rsid w:val="00F334B8"/>
    <w:rsid w:val="00F36914"/>
    <w:rsid w:val="00F437B3"/>
    <w:rsid w:val="00F44A3A"/>
    <w:rsid w:val="00F46159"/>
    <w:rsid w:val="00F53EBC"/>
    <w:rsid w:val="00F560B6"/>
    <w:rsid w:val="00F56EF0"/>
    <w:rsid w:val="00F6076C"/>
    <w:rsid w:val="00F62EE3"/>
    <w:rsid w:val="00F645D6"/>
    <w:rsid w:val="00F67DED"/>
    <w:rsid w:val="00F67FAD"/>
    <w:rsid w:val="00F7154F"/>
    <w:rsid w:val="00F72AC0"/>
    <w:rsid w:val="00F75B06"/>
    <w:rsid w:val="00F75E10"/>
    <w:rsid w:val="00F77C82"/>
    <w:rsid w:val="00F8014A"/>
    <w:rsid w:val="00F83563"/>
    <w:rsid w:val="00F83D62"/>
    <w:rsid w:val="00F863FC"/>
    <w:rsid w:val="00F90FD5"/>
    <w:rsid w:val="00F93889"/>
    <w:rsid w:val="00F93BA7"/>
    <w:rsid w:val="00F96731"/>
    <w:rsid w:val="00F9708F"/>
    <w:rsid w:val="00FA1B5F"/>
    <w:rsid w:val="00FA266B"/>
    <w:rsid w:val="00FA278C"/>
    <w:rsid w:val="00FA2FF8"/>
    <w:rsid w:val="00FA3309"/>
    <w:rsid w:val="00FA3DB8"/>
    <w:rsid w:val="00FA48F1"/>
    <w:rsid w:val="00FA6348"/>
    <w:rsid w:val="00FA764C"/>
    <w:rsid w:val="00FB117F"/>
    <w:rsid w:val="00FB32B7"/>
    <w:rsid w:val="00FB7267"/>
    <w:rsid w:val="00FB7D81"/>
    <w:rsid w:val="00FC0314"/>
    <w:rsid w:val="00FC0499"/>
    <w:rsid w:val="00FC11DB"/>
    <w:rsid w:val="00FC17F2"/>
    <w:rsid w:val="00FC22D5"/>
    <w:rsid w:val="00FC4DFD"/>
    <w:rsid w:val="00FC5743"/>
    <w:rsid w:val="00FD1AE9"/>
    <w:rsid w:val="00FD276B"/>
    <w:rsid w:val="00FD4539"/>
    <w:rsid w:val="00FD57B6"/>
    <w:rsid w:val="00FD5B07"/>
    <w:rsid w:val="00FD5E99"/>
    <w:rsid w:val="00FE2F0D"/>
    <w:rsid w:val="00FE56B7"/>
    <w:rsid w:val="00FE5B1C"/>
    <w:rsid w:val="00FE68A3"/>
    <w:rsid w:val="00FE6B0A"/>
    <w:rsid w:val="00FF041E"/>
    <w:rsid w:val="00FF15BC"/>
    <w:rsid w:val="00FF1F91"/>
    <w:rsid w:val="00FF28A4"/>
    <w:rsid w:val="00FF3708"/>
    <w:rsid w:val="00FF49EA"/>
    <w:rsid w:val="00FF554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qFormat/>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hu-HU" w:eastAsia="hu-H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782528124">
                                                                              <w:marLeft w:val="0"/>
                                                                              <w:marRight w:val="0"/>
                                                                              <w:marTop w:val="0"/>
                                                                              <w:marBottom w:val="0"/>
                                                                              <w:divBdr>
                                                                                <w:top w:val="none" w:sz="0" w:space="0" w:color="auto"/>
                                                                                <w:left w:val="none" w:sz="0" w:space="0" w:color="auto"/>
                                                                                <w:bottom w:val="none" w:sz="0" w:space="0" w:color="auto"/>
                                                                                <w:right w:val="none" w:sz="0" w:space="0" w:color="auto"/>
                                                                              </w:divBdr>
                                                                              <w:divsChild>
                                                                                <w:div w:id="771752534">
                                                                                  <w:marLeft w:val="0"/>
                                                                                  <w:marRight w:val="0"/>
                                                                                  <w:marTop w:val="0"/>
                                                                                  <w:marBottom w:val="0"/>
                                                                                  <w:divBdr>
                                                                                    <w:top w:val="none" w:sz="0" w:space="0" w:color="auto"/>
                                                                                    <w:left w:val="none" w:sz="0" w:space="0" w:color="auto"/>
                                                                                    <w:bottom w:val="none" w:sz="0" w:space="0" w:color="auto"/>
                                                                                    <w:right w:val="none" w:sz="0" w:space="0" w:color="auto"/>
                                                                                  </w:divBdr>
                                                                                </w:div>
                                                                                <w:div w:id="89815160">
                                                                                  <w:marLeft w:val="0"/>
                                                                                  <w:marRight w:val="0"/>
                                                                                  <w:marTop w:val="0"/>
                                                                                  <w:marBottom w:val="0"/>
                                                                                  <w:divBdr>
                                                                                    <w:top w:val="none" w:sz="0" w:space="0" w:color="auto"/>
                                                                                    <w:left w:val="none" w:sz="0" w:space="0" w:color="auto"/>
                                                                                    <w:bottom w:val="none" w:sz="0" w:space="0" w:color="auto"/>
                                                                                    <w:right w:val="none" w:sz="0" w:space="0" w:color="auto"/>
                                                                                  </w:divBdr>
                                                                                </w:div>
                                                                              </w:divsChild>
                                                                            </w:div>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hu.wikipedia.org/wiki/Altocumulus" TargetMode="External"/><Relationship Id="rId18" Type="http://schemas.openxmlformats.org/officeDocument/2006/relationships/hyperlink" Target="http://hu.wikipedia.org/wiki/Nimbostratus" TargetMode="External"/><Relationship Id="rId26" Type="http://schemas.openxmlformats.org/officeDocument/2006/relationships/image" Target="media/image9.jpeg"/><Relationship Id="rId39"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5.png"/><Relationship Id="rId42"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hu.wikipedia.org/wiki/Cirrostratus" TargetMode="External"/><Relationship Id="rId17" Type="http://schemas.openxmlformats.org/officeDocument/2006/relationships/hyperlink" Target="http://hu.wikipedia.org/wiki/Gomolyfelh%C5%91" TargetMode="External"/><Relationship Id="rId25" Type="http://schemas.openxmlformats.org/officeDocument/2006/relationships/image" Target="media/image8.png"/><Relationship Id="rId33" Type="http://schemas.openxmlformats.org/officeDocument/2006/relationships/image" Target="media/image14.png"/><Relationship Id="rId38"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hyperlink" Target="http://hu.wikipedia.org/wiki/Stratus" TargetMode="External"/><Relationship Id="rId20" Type="http://schemas.openxmlformats.org/officeDocument/2006/relationships/image" Target="media/image3.png"/><Relationship Id="rId29" Type="http://schemas.openxmlformats.org/officeDocument/2006/relationships/image" Target="media/image10.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u.wikipedia.org/wiki/Cirrocumulus" TargetMode="External"/><Relationship Id="rId24" Type="http://schemas.openxmlformats.org/officeDocument/2006/relationships/image" Target="media/image7.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hu.wikipedia.org/w/index.php?title=Stratocumulus&amp;action=edit&amp;redlink=1" TargetMode="External"/><Relationship Id="rId23" Type="http://schemas.openxmlformats.org/officeDocument/2006/relationships/image" Target="media/image6.jpeg"/><Relationship Id="rId28" Type="http://schemas.openxmlformats.org/officeDocument/2006/relationships/chart" Target="charts/chart2.xml"/><Relationship Id="rId36" Type="http://schemas.openxmlformats.org/officeDocument/2006/relationships/image" Target="media/image17.png"/><Relationship Id="rId10" Type="http://schemas.openxmlformats.org/officeDocument/2006/relationships/hyperlink" Target="http://hu.wikipedia.org/wiki/Cirrus" TargetMode="External"/><Relationship Id="rId19" Type="http://schemas.openxmlformats.org/officeDocument/2006/relationships/hyperlink" Target="http://hu.wikipedia.org/wiki/Cumulonimbus" TargetMode="External"/><Relationship Id="rId31" Type="http://schemas.openxmlformats.org/officeDocument/2006/relationships/image" Target="media/image12.png"/><Relationship Id="rId44" Type="http://schemas.openxmlformats.org/officeDocument/2006/relationships/theme" Target="theme/theme1.xml"/><Relationship Id="rId78"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hu.wikipedia.org/wiki/Altostratus" TargetMode="External"/><Relationship Id="rId22" Type="http://schemas.openxmlformats.org/officeDocument/2006/relationships/image" Target="media/image5.png"/><Relationship Id="rId27" Type="http://schemas.openxmlformats.org/officeDocument/2006/relationships/chart" Target="charts/chart1.xml"/><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munkalap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munkalap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Munka1!$B$1</c:f>
              <c:strCache>
                <c:ptCount val="1"/>
                <c:pt idx="0">
                  <c:v>Helyes </c:v>
                </c:pt>
              </c:strCache>
            </c:strRef>
          </c:tx>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228</c:v>
                </c:pt>
                <c:pt idx="2">
                  <c:v>0.76170000000000282</c:v>
                </c:pt>
              </c:numCache>
            </c:numRef>
          </c:val>
        </c:ser>
        <c:ser>
          <c:idx val="1"/>
          <c:order val="1"/>
          <c:tx>
            <c:strRef>
              <c:f>Munka1!$C$1</c:f>
              <c:strCache>
                <c:ptCount val="1"/>
                <c:pt idx="0">
                  <c:v>Hibás</c:v>
                </c:pt>
              </c:strCache>
            </c:strRef>
          </c:tx>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19</c:v>
                </c:pt>
                <c:pt idx="2">
                  <c:v>0.23830000000000001</c:v>
                </c:pt>
              </c:numCache>
            </c:numRef>
          </c:val>
        </c:ser>
        <c:shape val="cylinder"/>
        <c:axId val="99184000"/>
        <c:axId val="126384768"/>
        <c:axId val="0"/>
      </c:bar3DChart>
      <c:catAx>
        <c:axId val="99184000"/>
        <c:scaling>
          <c:orientation val="minMax"/>
        </c:scaling>
        <c:axPos val="b"/>
        <c:numFmt formatCode="General" sourceLinked="0"/>
        <c:tickLblPos val="nextTo"/>
        <c:crossAx val="126384768"/>
        <c:crosses val="autoZero"/>
        <c:auto val="1"/>
        <c:lblAlgn val="ctr"/>
        <c:lblOffset val="100"/>
      </c:catAx>
      <c:valAx>
        <c:axId val="126384768"/>
        <c:scaling>
          <c:orientation val="minMax"/>
        </c:scaling>
        <c:axPos val="l"/>
        <c:majorGridlines/>
        <c:numFmt formatCode="0.00%" sourceLinked="1"/>
        <c:tickLblPos val="nextTo"/>
        <c:crossAx val="99184000"/>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hu-HU"/>
              <a:t>Program</a:t>
            </a:r>
            <a:r>
              <a:rPr lang="hu-HU" baseline="0"/>
              <a:t> fejlődése</a:t>
            </a:r>
            <a:endParaRPr lang="en-US"/>
          </a:p>
        </c:rich>
      </c:tx>
    </c:title>
    <c:plotArea>
      <c:layout/>
      <c:lineChart>
        <c:grouping val="standard"/>
        <c:ser>
          <c:idx val="2"/>
          <c:order val="0"/>
          <c:tx>
            <c:strRef>
              <c:f>Munka1!$D$1</c:f>
              <c:strCache>
                <c:ptCount val="1"/>
                <c:pt idx="0">
                  <c:v>%</c:v>
                </c:pt>
              </c:strCache>
            </c:strRef>
          </c:tx>
          <c:spPr>
            <a:ln>
              <a:solidFill>
                <a:srgbClr val="FF0000"/>
              </a:solidFill>
            </a:ln>
          </c:spPr>
          <c:marker>
            <c:symbol val="none"/>
          </c:marker>
          <c:cat>
            <c:strRef>
              <c:f>Munka1!$A$2:$A$5</c:f>
              <c:strCache>
                <c:ptCount val="4"/>
                <c:pt idx="0">
                  <c:v>2013.10.</c:v>
                </c:pt>
                <c:pt idx="1">
                  <c:v>2013.11.</c:v>
                </c:pt>
                <c:pt idx="2">
                  <c:v>2014.03.</c:v>
                </c:pt>
                <c:pt idx="3">
                  <c:v>2014.04.</c:v>
                </c:pt>
              </c:strCache>
            </c:strRef>
          </c:cat>
          <c:val>
            <c:numRef>
              <c:f>Munka1!$D$2:$D$5</c:f>
              <c:numCache>
                <c:formatCode>0%</c:formatCode>
                <c:ptCount val="4"/>
                <c:pt idx="0">
                  <c:v>0.45</c:v>
                </c:pt>
                <c:pt idx="1">
                  <c:v>0.76000000000000234</c:v>
                </c:pt>
                <c:pt idx="2">
                  <c:v>0.86000000000000065</c:v>
                </c:pt>
                <c:pt idx="3">
                  <c:v>0.8700000000000021</c:v>
                </c:pt>
              </c:numCache>
            </c:numRef>
          </c:val>
        </c:ser>
        <c:marker val="1"/>
        <c:axId val="127965824"/>
        <c:axId val="127981440"/>
      </c:lineChart>
      <c:dateAx>
        <c:axId val="127965824"/>
        <c:scaling>
          <c:orientation val="minMax"/>
        </c:scaling>
        <c:axPos val="b"/>
        <c:numFmt formatCode="General" sourceLinked="1"/>
        <c:tickLblPos val="nextTo"/>
        <c:crossAx val="127981440"/>
        <c:crosses val="autoZero"/>
        <c:lblOffset val="100"/>
        <c:baseTimeUnit val="days"/>
      </c:dateAx>
      <c:valAx>
        <c:axId val="127981440"/>
        <c:scaling>
          <c:orientation val="minMax"/>
        </c:scaling>
        <c:axPos val="l"/>
        <c:majorGridlines/>
        <c:numFmt formatCode="0%" sourceLinked="1"/>
        <c:tickLblPos val="nextTo"/>
        <c:crossAx val="127965824"/>
        <c:crosses val="autoZero"/>
        <c:crossBetween val="between"/>
      </c:valAx>
    </c:plotArea>
    <c:plotVisOnly val="1"/>
    <c:dispBlanksAs val="gap"/>
  </c:chart>
  <c:externalData r:id="rId1"/>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1038</b:LCID>
    <b:City>Budapest</b:City>
    <b:RefOrder>1</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1033</b:LCID>
    <b:RefOrder>15</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1033</b:LCID>
    <b:RefOrder>1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1033</b:LCID>
    <b:RefOrder>7</b:RefOrder>
  </b:Source>
  <b:Source>
    <b:Tag>Clo06</b:Tag>
    <b:SourceType>Book</b:SourceType>
    <b:Guid>{B0AA1457-52CE-4083-9475-B009B50A711D}</b:Guid>
    <b:Title>Cloud types for observers, Reading the sky</b:Title>
    <b:Year>2006</b:Year>
    <b:LCID>1033</b:LCID>
    <b:Author>
      <b:Author>
        <b:Corporate>Met Office</b:Corporate>
      </b:Author>
    </b:Author>
    <b:RefOrder>4</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1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1033</b:LCID>
    <b:RefOrder>6</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1033</b:LCID>
    <b:City>Prentice Hall</b:City>
    <b:RefOrder>10</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1033</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1033</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1033</b:LCID>
    <b:Volume>23</b:Volume>
    <b:RefOrder>3</b:RefOrder>
  </b:Source>
  <b:Source>
    <b:Tag>RAH91</b:Tag>
    <b:SourceType>JournalArticle</b:SourceType>
    <b:Guid>{B6A21724-AFC5-4F5F-B05D-C96BD3FE0A01}</b:Guid>
    <b:LCID>1033</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5</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1033</b:LCID>
    <b:Volume>9</b:Volume>
    <b:Issue>4</b:Issue>
    <b:RefOrder>2</b:RefOrder>
  </b:Source>
  <b:Source>
    <b:Tag>Fle06</b:Tag>
    <b:SourceType>BookSection</b:SourceType>
    <b:Guid>{984A889E-A334-4CC5-91A5-BAE0D4847333}</b:Guid>
    <b:LCID>1033</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2</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1033</b:LCID>
    <b:RefOrder>13</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1033</b:LCID>
    <b:RefOrder>8</b:RefOrder>
  </b:Source>
</b:Sources>
</file>

<file path=customXml/itemProps1.xml><?xml version="1.0" encoding="utf-8"?>
<ds:datastoreItem xmlns:ds="http://schemas.openxmlformats.org/officeDocument/2006/customXml" ds:itemID="{B5879F0B-1E30-4193-A2F9-AA1E550AE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1</TotalTime>
  <Pages>35</Pages>
  <Words>17065</Words>
  <Characters>97274</Characters>
  <Application>Microsoft Office Word</Application>
  <DocSecurity>0</DocSecurity>
  <Lines>810</Lines>
  <Paragraphs>22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141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tha Márk</dc:creator>
  <cp:lastModifiedBy>Gergely Simándi</cp:lastModifiedBy>
  <cp:revision>1259</cp:revision>
  <cp:lastPrinted>2014-04-16T09:03:00Z</cp:lastPrinted>
  <dcterms:created xsi:type="dcterms:W3CDTF">2014-04-16T07:47:00Z</dcterms:created>
  <dcterms:modified xsi:type="dcterms:W3CDTF">2014-11-13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